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0B5A37">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0B5A37">
      <w:pPr>
        <w:jc w:val="both"/>
        <w:rPr>
          <w:lang w:val="en-US"/>
        </w:rPr>
      </w:pPr>
    </w:p>
    <w:p w14:paraId="5D625E4B" w14:textId="2A3AF0FC" w:rsidR="003F4F23" w:rsidRDefault="007E1847" w:rsidP="000B5A37">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w:t>
      </w:r>
      <w:r w:rsidR="001E0AFB">
        <w:rPr>
          <w:lang w:val="en-US"/>
        </w:rPr>
        <w:t xml:space="preserve">and </w:t>
      </w:r>
      <w:r w:rsidR="00787B21">
        <w:rPr>
          <w:lang w:val="en-US"/>
        </w:rPr>
        <w:t xml:space="preserve">David Day </w:t>
      </w:r>
      <w:proofErr w:type="spellStart"/>
      <w:r w:rsidR="00787B21">
        <w:rPr>
          <w:lang w:val="en-US"/>
        </w:rPr>
        <w:t>Uei</w:t>
      </w:r>
      <w:proofErr w:type="spellEnd"/>
      <w:r w:rsidR="00787B21">
        <w:rPr>
          <w:lang w:val="en-US"/>
        </w:rPr>
        <w:t xml:space="preserve"> Li</w:t>
      </w:r>
    </w:p>
    <w:p w14:paraId="3EF07B10" w14:textId="77777777" w:rsidR="007D45ED" w:rsidRDefault="007D45ED" w:rsidP="000B5A37">
      <w:pPr>
        <w:jc w:val="both"/>
        <w:rPr>
          <w:lang w:val="en-US"/>
        </w:rPr>
      </w:pPr>
    </w:p>
    <w:p w14:paraId="1B99D29F" w14:textId="05C67FD9" w:rsidR="003F4F23" w:rsidRDefault="003F4F23" w:rsidP="000B5A37">
      <w:pPr>
        <w:pStyle w:val="Heading2"/>
        <w:jc w:val="both"/>
        <w:rPr>
          <w:lang w:val="en-US"/>
        </w:rPr>
      </w:pPr>
      <w:r>
        <w:rPr>
          <w:lang w:val="en-US"/>
        </w:rPr>
        <w:t>Abstract</w:t>
      </w:r>
    </w:p>
    <w:p w14:paraId="1D3F488C" w14:textId="49E6DF0A" w:rsidR="007E1847" w:rsidRPr="00AB5143" w:rsidRDefault="00E85F89" w:rsidP="000B5A37">
      <w:pPr>
        <w:jc w:val="both"/>
        <w:rPr>
          <w:color w:val="000000" w:themeColor="text1"/>
          <w:lang w:val="en-US"/>
        </w:rPr>
      </w:pPr>
      <w:r w:rsidRPr="00AB5143">
        <w:rPr>
          <w:color w:val="000000" w:themeColor="text1"/>
          <w:lang w:val="en-US"/>
        </w:rPr>
        <w:t xml:space="preserve">We present a compact spiking convolutional neural network (SCNN) and spiking multilayer perceptron (SMLP) to </w:t>
      </w:r>
      <w:r w:rsidR="0067187D" w:rsidRPr="00AB5143">
        <w:rPr>
          <w:color w:val="000000" w:themeColor="text1"/>
          <w:lang w:val="en-US"/>
        </w:rPr>
        <w:t>recognize</w:t>
      </w:r>
      <w:r w:rsidRPr="00AB5143">
        <w:rPr>
          <w:color w:val="000000" w:themeColor="text1"/>
          <w:lang w:val="en-US"/>
        </w:rPr>
        <w:t xml:space="preserve"> ten </w:t>
      </w:r>
      <w:r w:rsidR="00FF0D0A" w:rsidRPr="00AB5143">
        <w:rPr>
          <w:color w:val="000000" w:themeColor="text1"/>
          <w:lang w:val="en-US"/>
        </w:rPr>
        <w:t>different</w:t>
      </w:r>
      <w:r w:rsidRPr="00AB5143">
        <w:rPr>
          <w:color w:val="000000" w:themeColor="text1"/>
          <w:lang w:val="en-US"/>
        </w:rPr>
        <w:t xml:space="preserve"> gestures </w:t>
      </w:r>
      <w:r w:rsidR="00F36DBB" w:rsidRPr="00AB5143">
        <w:rPr>
          <w:color w:val="000000" w:themeColor="text1"/>
          <w:lang w:val="en-US"/>
        </w:rPr>
        <w:t>in dark</w:t>
      </w:r>
      <w:r w:rsidR="006C518C" w:rsidRPr="00AB5143">
        <w:rPr>
          <w:color w:val="000000" w:themeColor="text1"/>
          <w:lang w:val="en-US"/>
        </w:rPr>
        <w:t xml:space="preserve"> and</w:t>
      </w:r>
      <w:r w:rsidR="00C94DC5" w:rsidRPr="00AB5143">
        <w:rPr>
          <w:color w:val="000000" w:themeColor="text1"/>
          <w:lang w:val="en-US"/>
        </w:rPr>
        <w:t xml:space="preserve"> bright</w:t>
      </w:r>
      <w:r w:rsidR="006C518C" w:rsidRPr="00AB5143">
        <w:rPr>
          <w:color w:val="000000" w:themeColor="text1"/>
          <w:lang w:val="en-US"/>
        </w:rPr>
        <w:t xml:space="preserve"> light</w:t>
      </w:r>
      <w:r w:rsidR="00F36DBB" w:rsidRPr="00AB5143">
        <w:rPr>
          <w:color w:val="000000" w:themeColor="text1"/>
          <w:lang w:val="en-US"/>
        </w:rPr>
        <w:t xml:space="preserve"> </w:t>
      </w:r>
      <w:r w:rsidR="00DB174D" w:rsidRPr="00AB5143">
        <w:rPr>
          <w:color w:val="000000" w:themeColor="text1"/>
          <w:lang w:val="en-US"/>
        </w:rPr>
        <w:t>environment</w:t>
      </w:r>
      <w:r w:rsidR="00C94DC5" w:rsidRPr="00AB5143">
        <w:rPr>
          <w:color w:val="000000" w:themeColor="text1"/>
          <w:lang w:val="en-US"/>
        </w:rPr>
        <w:t>s</w:t>
      </w:r>
      <w:r w:rsidRPr="00AB5143">
        <w:rPr>
          <w:color w:val="000000" w:themeColor="text1"/>
          <w:lang w:val="en-US"/>
        </w:rPr>
        <w:t xml:space="preserve">, using a </w:t>
      </w:r>
      <w:r w:rsidR="00F62481" w:rsidRPr="00AB5143">
        <w:rPr>
          <w:color w:val="000000" w:themeColor="text1"/>
          <w:lang w:val="en-US"/>
        </w:rPr>
        <w:t>$</w:t>
      </w:r>
      <w:r w:rsidRPr="00AB5143">
        <w:rPr>
          <w:color w:val="000000" w:themeColor="text1"/>
          <w:lang w:val="en-US"/>
        </w:rPr>
        <w:t xml:space="preserve">9.6 single-photon avalanche diode (SPAD) array. </w:t>
      </w:r>
      <w:r w:rsidR="00347975" w:rsidRPr="00AB5143">
        <w:rPr>
          <w:color w:val="000000" w:themeColor="text1"/>
          <w:lang w:val="en-US"/>
        </w:rPr>
        <w:t xml:space="preserve">In our </w:t>
      </w:r>
      <w:r w:rsidR="00F4352A" w:rsidRPr="00AB5143">
        <w:rPr>
          <w:color w:val="000000" w:themeColor="text1"/>
          <w:lang w:val="en-US"/>
        </w:rPr>
        <w:t xml:space="preserve">hand gesture </w:t>
      </w:r>
      <w:r w:rsidR="007E4F1A" w:rsidRPr="00AB5143">
        <w:rPr>
          <w:color w:val="000000" w:themeColor="text1"/>
          <w:lang w:val="en-US"/>
        </w:rPr>
        <w:t>recognition</w:t>
      </w:r>
      <w:r w:rsidR="001834AC" w:rsidRPr="00AB5143">
        <w:rPr>
          <w:color w:val="000000" w:themeColor="text1"/>
          <w:lang w:val="en-US"/>
        </w:rPr>
        <w:t xml:space="preserve"> (HGR)</w:t>
      </w:r>
      <w:r w:rsidR="00333A50" w:rsidRPr="00AB5143">
        <w:rPr>
          <w:color w:val="000000" w:themeColor="text1"/>
          <w:lang w:val="en-US"/>
        </w:rPr>
        <w:t xml:space="preserve"> </w:t>
      </w:r>
      <w:r w:rsidR="005354F9" w:rsidRPr="00AB5143">
        <w:rPr>
          <w:color w:val="000000" w:themeColor="text1"/>
          <w:lang w:val="en-US"/>
        </w:rPr>
        <w:t xml:space="preserve">system, </w:t>
      </w:r>
      <w:r w:rsidR="00437AA0" w:rsidRPr="00AB5143">
        <w:rPr>
          <w:color w:val="000000" w:themeColor="text1"/>
          <w:lang w:val="en-US"/>
        </w:rPr>
        <w:t>p</w:t>
      </w:r>
      <w:r w:rsidRPr="00AB5143">
        <w:rPr>
          <w:color w:val="000000" w:themeColor="text1"/>
          <w:lang w:val="en-US"/>
        </w:rPr>
        <w:t xml:space="preserve">hoton intensity data </w:t>
      </w:r>
      <w:r w:rsidR="00063365" w:rsidRPr="00AB5143">
        <w:rPr>
          <w:color w:val="000000" w:themeColor="text1"/>
          <w:lang w:val="en-US"/>
        </w:rPr>
        <w:t>was</w:t>
      </w:r>
      <w:r w:rsidRPr="00AB5143">
        <w:rPr>
          <w:color w:val="000000" w:themeColor="text1"/>
          <w:lang w:val="en-US"/>
        </w:rPr>
        <w:t xml:space="preserve"> leveraged to train and test the network. A vanilla convolutional neural network (CNN) </w:t>
      </w:r>
      <w:r w:rsidR="0024305A" w:rsidRPr="00AB5143">
        <w:rPr>
          <w:color w:val="000000" w:themeColor="text1"/>
          <w:lang w:val="en-US"/>
        </w:rPr>
        <w:t>was</w:t>
      </w:r>
      <w:r w:rsidRPr="00AB5143">
        <w:rPr>
          <w:color w:val="000000" w:themeColor="text1"/>
          <w:lang w:val="en-US"/>
        </w:rPr>
        <w:t xml:space="preserve"> also implemented to compare</w:t>
      </w:r>
      <w:r w:rsidR="009812F0" w:rsidRPr="00AB5143">
        <w:rPr>
          <w:color w:val="000000" w:themeColor="text1"/>
          <w:lang w:val="en-US"/>
        </w:rPr>
        <w:t xml:space="preserve"> the proposed</w:t>
      </w:r>
      <w:r w:rsidRPr="00AB5143">
        <w:rPr>
          <w:color w:val="000000" w:themeColor="text1"/>
          <w:lang w:val="en-US"/>
        </w:rPr>
        <w:t xml:space="preserve"> </w:t>
      </w:r>
      <w:r w:rsidR="00833992" w:rsidRPr="00AB5143">
        <w:rPr>
          <w:color w:val="000000" w:themeColor="text1"/>
          <w:lang w:val="en-US"/>
        </w:rPr>
        <w:t>SCNN’s</w:t>
      </w:r>
      <w:r w:rsidRPr="00AB5143">
        <w:rPr>
          <w:color w:val="000000" w:themeColor="text1"/>
          <w:lang w:val="en-US"/>
        </w:rPr>
        <w:t xml:space="preserve"> performance with the same network topologies and training strategies.</w:t>
      </w:r>
      <w:r w:rsidR="006A4352" w:rsidRPr="00AB5143">
        <w:rPr>
          <w:color w:val="000000" w:themeColor="text1"/>
          <w:lang w:val="en-US"/>
        </w:rPr>
        <w:t xml:space="preserve"> An</w:t>
      </w:r>
      <w:r w:rsidRPr="00AB5143">
        <w:rPr>
          <w:color w:val="000000" w:themeColor="text1"/>
          <w:lang w:val="en-US"/>
        </w:rPr>
        <w:t xml:space="preserve"> SCNN </w:t>
      </w:r>
      <w:r w:rsidR="006A4352" w:rsidRPr="00AB5143">
        <w:rPr>
          <w:color w:val="000000" w:themeColor="text1"/>
          <w:lang w:val="en-US"/>
        </w:rPr>
        <w:t>can be</w:t>
      </w:r>
      <w:r w:rsidRPr="00AB5143">
        <w:rPr>
          <w:color w:val="000000" w:themeColor="text1"/>
          <w:lang w:val="en-US"/>
        </w:rPr>
        <w:t xml:space="preserve"> trained from scratch instead of being converted from the CNN. </w:t>
      </w:r>
      <w:r w:rsidR="009274BE" w:rsidRPr="00AB5143">
        <w:rPr>
          <w:color w:val="000000" w:themeColor="text1"/>
          <w:lang w:val="en-US"/>
        </w:rPr>
        <w:t>We tested</w:t>
      </w:r>
      <w:r w:rsidRPr="00AB5143">
        <w:rPr>
          <w:color w:val="000000" w:themeColor="text1"/>
          <w:lang w:val="en-US"/>
        </w:rPr>
        <w:t xml:space="preserve"> the </w:t>
      </w:r>
      <w:r w:rsidR="008063B8" w:rsidRPr="00AB5143">
        <w:rPr>
          <w:color w:val="000000" w:themeColor="text1"/>
          <w:lang w:val="en-US"/>
        </w:rPr>
        <w:t xml:space="preserve">three </w:t>
      </w:r>
      <w:r w:rsidR="003819A1" w:rsidRPr="00AB5143">
        <w:rPr>
          <w:color w:val="000000" w:themeColor="text1"/>
          <w:lang w:val="en-US"/>
        </w:rPr>
        <w:t>models in</w:t>
      </w:r>
      <w:r w:rsidRPr="00AB5143">
        <w:rPr>
          <w:color w:val="000000" w:themeColor="text1"/>
          <w:lang w:val="en-US"/>
        </w:rPr>
        <w:t xml:space="preserve"> dark and ambient light (AL)-corrupted environments. The result</w:t>
      </w:r>
      <w:r w:rsidR="001C255D" w:rsidRPr="00AB5143">
        <w:rPr>
          <w:color w:val="000000" w:themeColor="text1"/>
          <w:lang w:val="en-US"/>
        </w:rPr>
        <w:t>s</w:t>
      </w:r>
      <w:r w:rsidRPr="00AB5143">
        <w:rPr>
          <w:color w:val="000000" w:themeColor="text1"/>
          <w:lang w:val="en-US"/>
        </w:rPr>
        <w:t xml:space="preserve"> indicate that SCNN achieves comparable accuracy (90.8%) to CNN (92.9%) and exhibits lower </w:t>
      </w:r>
      <w:r w:rsidR="0051312F" w:rsidRPr="00AB5143">
        <w:rPr>
          <w:color w:val="000000" w:themeColor="text1"/>
          <w:lang w:val="en-US"/>
        </w:rPr>
        <w:t>floating</w:t>
      </w:r>
      <w:r w:rsidRPr="00AB5143">
        <w:rPr>
          <w:color w:val="000000" w:themeColor="text1"/>
          <w:lang w:val="en-US"/>
        </w:rPr>
        <w:t xml:space="preserve"> </w:t>
      </w:r>
      <w:r w:rsidR="00486E57" w:rsidRPr="00AB5143">
        <w:rPr>
          <w:color w:val="000000" w:themeColor="text1"/>
          <w:lang w:val="en-US"/>
        </w:rPr>
        <w:t>operations</w:t>
      </w:r>
      <w:r w:rsidR="00DB4511" w:rsidRPr="00AB5143">
        <w:rPr>
          <w:color w:val="000000" w:themeColor="text1"/>
          <w:lang w:val="en-US"/>
        </w:rPr>
        <w:t xml:space="preserve"> </w:t>
      </w:r>
      <w:r w:rsidRPr="00AB5143">
        <w:rPr>
          <w:color w:val="000000" w:themeColor="text1"/>
          <w:lang w:val="en-US"/>
        </w:rPr>
        <w:t xml:space="preserve">with only 8 timesteps. </w:t>
      </w:r>
      <w:r w:rsidR="0051403E" w:rsidRPr="00AB5143">
        <w:rPr>
          <w:color w:val="000000" w:themeColor="text1"/>
          <w:lang w:val="en-US"/>
        </w:rPr>
        <w:t>SMLP also</w:t>
      </w:r>
      <w:r w:rsidR="00117CE4" w:rsidRPr="00AB5143">
        <w:rPr>
          <w:color w:val="000000" w:themeColor="text1"/>
          <w:lang w:val="en-US"/>
        </w:rPr>
        <w:t xml:space="preserve"> present</w:t>
      </w:r>
      <w:r w:rsidR="001C255D" w:rsidRPr="00AB5143">
        <w:rPr>
          <w:color w:val="000000" w:themeColor="text1"/>
          <w:lang w:val="en-US"/>
        </w:rPr>
        <w:t>s</w:t>
      </w:r>
      <w:r w:rsidR="0090695A" w:rsidRPr="00AB5143">
        <w:rPr>
          <w:color w:val="000000" w:themeColor="text1"/>
          <w:lang w:val="en-US"/>
        </w:rPr>
        <w:t xml:space="preserve"> a </w:t>
      </w:r>
      <w:r w:rsidR="00B02D22" w:rsidRPr="00AB5143">
        <w:rPr>
          <w:color w:val="000000" w:themeColor="text1"/>
          <w:lang w:val="en-US"/>
        </w:rPr>
        <w:t>trade-off between</w:t>
      </w:r>
      <w:r w:rsidR="00871988" w:rsidRPr="00AB5143">
        <w:rPr>
          <w:color w:val="000000" w:themeColor="text1"/>
          <w:lang w:val="en-US"/>
        </w:rPr>
        <w:t xml:space="preserve"> </w:t>
      </w:r>
      <w:r w:rsidR="00F328F5" w:rsidRPr="00AB5143">
        <w:rPr>
          <w:color w:val="000000" w:themeColor="text1"/>
          <w:lang w:val="en-US"/>
        </w:rPr>
        <w:t xml:space="preserve">computational workload and </w:t>
      </w:r>
      <w:r w:rsidR="000F6CF7" w:rsidRPr="00AB5143">
        <w:rPr>
          <w:color w:val="000000" w:themeColor="text1"/>
          <w:lang w:val="en-US"/>
        </w:rPr>
        <w:t>accuracy</w:t>
      </w:r>
      <w:r w:rsidR="004536BD" w:rsidRPr="00AB5143">
        <w:rPr>
          <w:color w:val="000000" w:themeColor="text1"/>
          <w:lang w:val="en-US"/>
        </w:rPr>
        <w:t xml:space="preserve">. </w:t>
      </w:r>
      <w:r w:rsidR="007D3F3E" w:rsidRPr="00AB5143">
        <w:rPr>
          <w:color w:val="000000" w:themeColor="text1"/>
          <w:lang w:val="en-US"/>
        </w:rPr>
        <w:t>The code and dataset</w:t>
      </w:r>
      <w:r w:rsidR="008E4063" w:rsidRPr="00AB5143">
        <w:rPr>
          <w:color w:val="000000" w:themeColor="text1"/>
          <w:lang w:val="en-US"/>
        </w:rPr>
        <w:t>s of this work</w:t>
      </w:r>
      <w:r w:rsidR="007D3F3E" w:rsidRPr="00AB5143">
        <w:rPr>
          <w:color w:val="000000" w:themeColor="text1"/>
          <w:lang w:val="en-US"/>
        </w:rPr>
        <w:t xml:space="preserve"> are available at</w:t>
      </w:r>
    </w:p>
    <w:p w14:paraId="61D57B4D" w14:textId="10F3A27E" w:rsidR="007E1847" w:rsidRPr="00AB5143" w:rsidRDefault="00000000" w:rsidP="000B5A37">
      <w:pPr>
        <w:jc w:val="both"/>
        <w:rPr>
          <w:color w:val="000000" w:themeColor="text1"/>
          <w:lang w:val="en-US"/>
        </w:rPr>
      </w:pPr>
      <w:hyperlink r:id="rId8" w:history="1">
        <w:r w:rsidR="004A7982" w:rsidRPr="00AB5143">
          <w:rPr>
            <w:rStyle w:val="Hyperlink"/>
            <w:color w:val="000000" w:themeColor="text1"/>
            <w:lang w:val="en-US"/>
          </w:rPr>
          <w:t>https://github.com/zzy666666zzy/TinyLiDAR_NET_SNN</w:t>
        </w:r>
      </w:hyperlink>
      <w:r w:rsidR="00CF6EE1" w:rsidRPr="00AB5143">
        <w:rPr>
          <w:color w:val="000000" w:themeColor="text1"/>
          <w:lang w:val="en-US"/>
        </w:rPr>
        <w:t>.</w:t>
      </w:r>
    </w:p>
    <w:p w14:paraId="7B2BF901" w14:textId="77777777" w:rsidR="004A7982" w:rsidRDefault="004A7982" w:rsidP="000B5A37">
      <w:pPr>
        <w:jc w:val="both"/>
        <w:rPr>
          <w:lang w:val="en-US"/>
        </w:rPr>
      </w:pPr>
    </w:p>
    <w:p w14:paraId="13B8B0D4" w14:textId="1876AA65" w:rsidR="003F4F23" w:rsidRDefault="00DE2C3C" w:rsidP="000B5A37">
      <w:pPr>
        <w:pStyle w:val="Heading2"/>
        <w:jc w:val="both"/>
        <w:rPr>
          <w:lang w:val="en-US"/>
        </w:rPr>
      </w:pPr>
      <w:r>
        <w:rPr>
          <w:lang w:val="en-US"/>
        </w:rPr>
        <w:t>Introduction</w:t>
      </w:r>
    </w:p>
    <w:p w14:paraId="380D7B3E" w14:textId="52D24D38" w:rsidR="00017C5D" w:rsidRDefault="006E068B" w:rsidP="000B5A37">
      <w:pPr>
        <w:jc w:val="both"/>
        <w:rPr>
          <w:lang w:val="en-US"/>
        </w:rPr>
      </w:pPr>
      <w:r>
        <w:rPr>
          <w:lang w:val="en-US"/>
        </w:rPr>
        <w:t>A s</w:t>
      </w:r>
      <w:r w:rsidR="00F712F2">
        <w:rPr>
          <w:lang w:val="en-US"/>
        </w:rPr>
        <w:t>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w:t>
      </w:r>
      <w:r w:rsidR="00E659E4">
        <w:rPr>
          <w:lang w:val="en-US"/>
        </w:rPr>
        <w:t xml:space="preserve"> computer</w:t>
      </w:r>
      <w:r w:rsidR="003C4A07">
        <w:rPr>
          <w:lang w:val="en-US"/>
        </w:rPr>
        <w:t xml:space="preserve">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E34BBA">
        <w:rPr>
          <w:lang w:val="en-US"/>
        </w:rPr>
        <w:t xml:space="preserve"> (MP)</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66529F">
        <w:rPr>
          <w:lang w:val="en-US"/>
        </w:rPr>
        <w:t>Unlike</w:t>
      </w:r>
      <w:r w:rsidR="00332ED1">
        <w:rPr>
          <w:lang w:val="en-US"/>
        </w:rPr>
        <w:t xml:space="preserve">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w:t>
      </w:r>
      <w:r w:rsidR="002F7B95">
        <w:rPr>
          <w:lang w:val="en-US"/>
        </w:rPr>
        <w:t xml:space="preserve"> </w:t>
      </w:r>
      <w:r w:rsidR="00332ED1">
        <w:rPr>
          <w:lang w:val="en-US"/>
        </w:rPr>
        <w:t xml:space="preserve">consuming less hardware and performing higher computational efficiency.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0B5A37">
      <w:pPr>
        <w:jc w:val="both"/>
        <w:rPr>
          <w:lang w:val="en-US"/>
        </w:rPr>
      </w:pPr>
    </w:p>
    <w:p w14:paraId="7DD9DBE9" w14:textId="77777777" w:rsidR="004828FF" w:rsidRDefault="003539FC" w:rsidP="000B5A37">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proofErr w:type="spellStart"/>
      <w:r w:rsidR="00590703">
        <w:rPr>
          <w:lang w:val="en-US"/>
        </w:rPr>
        <w:t>Liohi</w:t>
      </w:r>
      <w:proofErr w:type="spellEnd"/>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p>
    <w:p w14:paraId="22EDD883" w14:textId="77777777" w:rsidR="004828FF" w:rsidRDefault="004828FF" w:rsidP="000B5A37">
      <w:pPr>
        <w:jc w:val="both"/>
        <w:rPr>
          <w:lang w:val="en-US"/>
        </w:rPr>
      </w:pPr>
    </w:p>
    <w:p w14:paraId="75194818" w14:textId="282B8CF8" w:rsidR="006343BB" w:rsidRPr="00414BEB" w:rsidRDefault="00881DCB" w:rsidP="006343BB">
      <w:pPr>
        <w:jc w:val="both"/>
      </w:pPr>
      <w:r w:rsidRPr="00881DCB">
        <w:t xml:space="preserve">Unlike </w:t>
      </w:r>
      <w:commentRangeStart w:id="0"/>
      <w:commentRangeStart w:id="1"/>
      <w:r w:rsidRPr="00881DCB">
        <w:t>DVS</w:t>
      </w:r>
      <w:commentRangeEnd w:id="0"/>
      <w:r w:rsidR="00AB5992">
        <w:rPr>
          <w:rStyle w:val="CommentReference"/>
        </w:rPr>
        <w:commentReference w:id="0"/>
      </w:r>
      <w:commentRangeEnd w:id="1"/>
      <w:r w:rsidR="00801CC7">
        <w:rPr>
          <w:rStyle w:val="CommentReference"/>
        </w:rPr>
        <w:commentReference w:id="1"/>
      </w:r>
      <w:r w:rsidR="0001487A">
        <w:t>,</w:t>
      </w:r>
      <w:r w:rsidR="007014A8" w:rsidRPr="007014A8">
        <w:t xml:space="preserve"> which utilizes </w:t>
      </w:r>
      <w:proofErr w:type="spellStart"/>
      <w:r w:rsidR="007014A8" w:rsidRPr="007014A8">
        <w:t>differencers</w:t>
      </w:r>
      <w:proofErr w:type="spellEnd"/>
      <w:r w:rsidR="007014A8" w:rsidRPr="007014A8">
        <w:t xml:space="preserve"> and comparators in its front sensing hardware to measure relative brightness changes and generate event pulses, Single-Photon Avalanche Diode (SPAD) arrays have a more direct mechanism</w:t>
      </w:r>
      <w:r w:rsidRPr="00881DCB">
        <w:t xml:space="preserve">. </w:t>
      </w:r>
      <w:r w:rsidR="00346719" w:rsidRPr="00346719">
        <w:t xml:space="preserve">In SPAD arrays, spikes are generated directly through avalanche breakdown triggered by single photons </w:t>
      </w:r>
      <w:r w:rsidR="008D2994">
        <w:fldChar w:fldCharType="begin"/>
      </w:r>
      <w:r w:rsidR="008D2994">
        <w:instrText xml:space="preserve"> ADDIN ZOTERO_ITEM CSL_CITATION {"citationID":"bdVE99zf","properties":{"formattedCitation":"[17]","plainCitation":"[17]","noteIndex":0},"citationItems":[{"id":37,"uris":["http://zotero.org/users/local/pZQP22be/items/P382JBFJ"],"itemData":{"id":37,"type":"article-journal","container-title":"Sensors and Actuators A: Physical","issue":"1","note":"publisher: Elsevier","page":"103–112","title":"Principles and features of single-photon avalanche diode arrays","volume":"140","author":[{"family":"Zappa","given":"Franco"},{"family":"Tisa","given":"Simone"},{"family":"Tosi","given":"Alberto"},{"family":"Cova","given":"Sergio"}],"issued":{"date-parts":[["2007"]]}}}],"schema":"https://github.com/citation-style-language/schema/raw/master/csl-citation.json"} </w:instrText>
      </w:r>
      <w:r w:rsidR="008D2994">
        <w:fldChar w:fldCharType="separate"/>
      </w:r>
      <w:r w:rsidR="008D2994">
        <w:rPr>
          <w:noProof/>
        </w:rPr>
        <w:t>[17]</w:t>
      </w:r>
      <w:r w:rsidR="008D2994">
        <w:fldChar w:fldCharType="end"/>
      </w:r>
      <w:r w:rsidRPr="00881DCB">
        <w:t xml:space="preserve">, </w:t>
      </w:r>
      <w:r w:rsidR="00FF6361" w:rsidRPr="00FF6361">
        <w:t xml:space="preserve">making SPAD arrays </w:t>
      </w:r>
      <w:r w:rsidR="00FF6361" w:rsidRPr="00FF6361">
        <w:lastRenderedPageBreak/>
        <w:t>highly suitable for SNN</w:t>
      </w:r>
      <w:r w:rsidR="00FF6361">
        <w:t xml:space="preserve">. </w:t>
      </w:r>
      <w:r w:rsidR="00FA16D9" w:rsidRPr="00FA16D9">
        <w:t>However, the significant data throughput of SPAD arrays, typically in the gigabyte</w:t>
      </w:r>
      <w:r w:rsidR="00DC3C67">
        <w:t>-</w:t>
      </w:r>
      <w:r w:rsidR="00FA16D9" w:rsidRPr="00FA16D9">
        <w:t>per</w:t>
      </w:r>
      <w:r w:rsidR="00DC3C67">
        <w:t>-</w:t>
      </w:r>
      <w:r w:rsidR="00FA16D9" w:rsidRPr="00FA16D9">
        <w:t>second</w:t>
      </w:r>
      <w:r w:rsidR="00DC3C67">
        <w:t xml:space="preserve"> (Gbps)</w:t>
      </w:r>
      <w:r w:rsidR="00FA16D9" w:rsidRPr="00FA16D9">
        <w:t xml:space="preserve"> range, poses a challenge for real-time processing. </w:t>
      </w:r>
      <w:r w:rsidR="00C91BD4">
        <w:t xml:space="preserve">Without using </w:t>
      </w:r>
      <w:r w:rsidR="00637651">
        <w:t>temporal</w:t>
      </w:r>
      <w:r w:rsidR="00C75542">
        <w:t xml:space="preserve"> information</w:t>
      </w:r>
      <w:r w:rsidR="0030779B">
        <w:t xml:space="preserve"> </w:t>
      </w:r>
      <w:r w:rsidR="002E3895">
        <w:t xml:space="preserve">of each </w:t>
      </w:r>
      <w:r w:rsidR="00AD69AF">
        <w:t>photon</w:t>
      </w:r>
      <w:r w:rsidR="00610E5D">
        <w:t xml:space="preserve">, </w:t>
      </w:r>
      <w:r w:rsidR="00E231C7">
        <w:t>r</w:t>
      </w:r>
      <w:r w:rsidR="00E231C7" w:rsidRPr="00FA16D9">
        <w:t>ecent</w:t>
      </w:r>
      <w:r w:rsidR="00FA16D9" w:rsidRPr="00FA16D9">
        <w:t xml:space="preserve"> research has </w:t>
      </w:r>
      <w:r w:rsidR="004C56CA">
        <w:t>managed to leverage</w:t>
      </w:r>
      <w:r w:rsidR="00FA16D9" w:rsidRPr="00FA16D9">
        <w:t xml:space="preserve"> raw spikes from SPAD front-end circuits for regression</w:t>
      </w:r>
      <w:r w:rsidR="00080B03">
        <w:t xml:space="preserve"> </w:t>
      </w:r>
      <w:r w:rsidR="003508CD">
        <w:fldChar w:fldCharType="begin"/>
      </w:r>
      <w:r w:rsidR="003508CD">
        <w:instrText xml:space="preserve"> ADDIN ZOTERO_ITEM CSL_CITATION {"citationID":"o6FFsM1B","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08CD">
        <w:fldChar w:fldCharType="separate"/>
      </w:r>
      <w:r w:rsidR="003508CD">
        <w:rPr>
          <w:noProof/>
        </w:rPr>
        <w:t>[4]</w:t>
      </w:r>
      <w:r w:rsidR="003508CD">
        <w:fldChar w:fldCharType="end"/>
      </w:r>
      <w:r w:rsidR="00EC2526">
        <w:t xml:space="preserve"> and classification</w:t>
      </w:r>
      <w:r w:rsidR="003508CD">
        <w:t xml:space="preserve"> </w:t>
      </w:r>
      <w:r w:rsidR="0062703A">
        <w:t xml:space="preserve">tasks </w:t>
      </w:r>
      <w:r w:rsidR="003473E2">
        <w:fldChar w:fldCharType="begin"/>
      </w:r>
      <w:r w:rsidR="003473E2">
        <w:instrText xml:space="preserve"> ADDIN ZOTERO_ITEM CSL_CITATION {"citationID":"rBMRO0gn","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3473E2">
        <w:fldChar w:fldCharType="separate"/>
      </w:r>
      <w:r w:rsidR="003473E2">
        <w:rPr>
          <w:noProof/>
        </w:rPr>
        <w:t>[1]</w:t>
      </w:r>
      <w:r w:rsidR="003473E2">
        <w:fldChar w:fldCharType="end"/>
      </w:r>
      <w:r w:rsidR="003473E2">
        <w:t>,</w:t>
      </w:r>
      <w:r w:rsidR="00161E2C">
        <w:t xml:space="preserve"> </w:t>
      </w:r>
      <w:r w:rsidR="003473E2">
        <w:fldChar w:fldCharType="begin"/>
      </w:r>
      <w:r w:rsidR="003473E2">
        <w:instrText xml:space="preserve"> ADDIN ZOTERO_ITEM CSL_CITATION {"citationID":"OpwAFnk2","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3473E2">
        <w:fldChar w:fldCharType="separate"/>
      </w:r>
      <w:r w:rsidR="003473E2">
        <w:rPr>
          <w:noProof/>
        </w:rPr>
        <w:t>[18]</w:t>
      </w:r>
      <w:r w:rsidR="003473E2">
        <w:fldChar w:fldCharType="end"/>
      </w:r>
      <w:r w:rsidR="006343BB">
        <w:t xml:space="preserve">, </w:t>
      </w:r>
      <w:r w:rsidR="003473E2">
        <w:fldChar w:fldCharType="begin"/>
      </w:r>
      <w:r w:rsidR="003473E2">
        <w:instrText xml:space="preserve"> ADDIN ZOTERO_ITEM CSL_CITATION {"citationID":"vl9rgmVx","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3473E2">
        <w:fldChar w:fldCharType="separate"/>
      </w:r>
      <w:r w:rsidR="003473E2">
        <w:rPr>
          <w:noProof/>
        </w:rPr>
        <w:t>[19]</w:t>
      </w:r>
      <w:r w:rsidR="003473E2">
        <w:fldChar w:fldCharType="end"/>
      </w:r>
      <w:r w:rsidR="006343BB">
        <w:t xml:space="preserve">, </w:t>
      </w:r>
      <w:r w:rsidR="003473E2">
        <w:fldChar w:fldCharType="begin"/>
      </w:r>
      <w:r w:rsidR="003473E2">
        <w:instrText xml:space="preserve"> ADDIN ZOTERO_ITEM CSL_CITATION {"citationID":"aDb0ltl5","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3473E2">
        <w:fldChar w:fldCharType="separate"/>
      </w:r>
      <w:r w:rsidR="003473E2">
        <w:rPr>
          <w:noProof/>
        </w:rPr>
        <w:t>[20]</w:t>
      </w:r>
      <w:r w:rsidR="003473E2">
        <w:fldChar w:fldCharType="end"/>
      </w:r>
      <w:r w:rsidR="00B85B47">
        <w:t xml:space="preserve"> using SNN.</w:t>
      </w:r>
      <w:r w:rsidR="00844925">
        <w:t xml:space="preserve"> </w:t>
      </w:r>
      <w:r w:rsidR="00250CE5" w:rsidRPr="00250CE5">
        <w:t xml:space="preserve">Yet, the SPAD sensors in these studies </w:t>
      </w:r>
      <w:r w:rsidR="00DD3EC4">
        <w:t xml:space="preserve">are still </w:t>
      </w:r>
      <w:r w:rsidR="00250CE5" w:rsidRPr="00250CE5">
        <w:t>expensive (</w:t>
      </w:r>
      <w:r w:rsidR="00E70B80">
        <w:t>&gt; $1000)</w:t>
      </w:r>
      <w:r w:rsidR="00250CE5" w:rsidRPr="00250CE5">
        <w:t xml:space="preserve">, customized for specific research </w:t>
      </w:r>
      <w:r w:rsidR="00C56DF5">
        <w:t>purposes</w:t>
      </w:r>
      <w:r w:rsidR="00250CE5" w:rsidRPr="00250CE5">
        <w:t>, and involve complex system setups.</w:t>
      </w:r>
      <w:r w:rsidR="00186238">
        <w:t xml:space="preserve"> </w:t>
      </w:r>
      <w:r w:rsidR="00E151E6" w:rsidRPr="00E151E6">
        <w:t>In contrast, low-cost (</w:t>
      </w:r>
      <w:r w:rsidR="0016619F">
        <w:t>&lt;</w:t>
      </w:r>
      <w:r w:rsidR="00E151E6" w:rsidRPr="00E151E6">
        <w:t xml:space="preserve"> 10) consumer-grade SPAD sensors designed by STMicroelectronics</w:t>
      </w:r>
      <w:r w:rsidR="00814742">
        <w:rPr>
          <w:lang w:val="en-US"/>
        </w:rPr>
        <w:sym w:font="Symbol" w:char="F0E2"/>
      </w:r>
      <w:r w:rsidR="00E151E6" w:rsidRPr="00E151E6">
        <w:t xml:space="preserve"> (ST</w:t>
      </w:r>
      <w:r w:rsidR="00814742">
        <w:rPr>
          <w:lang w:val="en-US"/>
        </w:rPr>
        <w:sym w:font="Symbol" w:char="F0E2"/>
      </w:r>
      <w:r w:rsidR="00E151E6" w:rsidRPr="00E151E6">
        <w:t xml:space="preserve"> hereafter) have made SPAD arrays more accessible. </w:t>
      </w:r>
      <w:r w:rsidR="00801CC7">
        <w:t>Although</w:t>
      </w:r>
      <w:r w:rsidR="00801CC7" w:rsidRPr="00E151E6">
        <w:t xml:space="preserve"> </w:t>
      </w:r>
      <w:r w:rsidR="00E151E6" w:rsidRPr="00E151E6">
        <w:t xml:space="preserve">SNN was initially applied to SPAD arrays due to their high data throughput, ST's SPAD sensors exhibit lower data throughput due to their spatial and temporal resolution. </w:t>
      </w:r>
      <w:r w:rsidR="00F663F4">
        <w:t>Nevertheless</w:t>
      </w:r>
      <w:r w:rsidR="00E151E6" w:rsidRPr="00E151E6">
        <w:t xml:space="preserve">, SNN is </w:t>
      </w:r>
      <w:r w:rsidR="004E17F5">
        <w:t>also</w:t>
      </w:r>
      <w:r w:rsidR="00E151E6" w:rsidRPr="00E151E6">
        <w:t xml:space="preserve"> sui</w:t>
      </w:r>
      <w:r w:rsidR="005F774F">
        <w:t xml:space="preserve">table for </w:t>
      </w:r>
      <w:r w:rsidR="00056EC5">
        <w:t>p</w:t>
      </w:r>
      <w:r w:rsidR="00983F8A">
        <w:t>rocessing</w:t>
      </w:r>
      <w:r w:rsidR="004704FD">
        <w:t xml:space="preserve"> </w:t>
      </w:r>
      <w:r w:rsidR="00595CE9">
        <w:t>intensity</w:t>
      </w:r>
      <w:r w:rsidR="00532278">
        <w:t xml:space="preserve"> </w:t>
      </w:r>
      <w:r w:rsidR="0086348D">
        <w:t>or</w:t>
      </w:r>
      <w:r w:rsidR="00595CE9">
        <w:t xml:space="preserve"> depth</w:t>
      </w:r>
      <w:r w:rsidR="00635870">
        <w:t xml:space="preserve"> </w:t>
      </w:r>
      <w:r w:rsidR="00E151E6" w:rsidRPr="00E151E6">
        <w:t>images</w:t>
      </w:r>
      <w:r w:rsidR="00110EF4">
        <w:t>,</w:t>
      </w:r>
      <w:r w:rsidR="00E151E6" w:rsidRPr="00E151E6">
        <w:t xml:space="preserve"> or histograms </w:t>
      </w:r>
      <w:r w:rsidR="00D95E7D">
        <w:t>for</w:t>
      </w:r>
      <w:r w:rsidR="00E151E6" w:rsidRPr="00E151E6">
        <w:t xml:space="preserve"> ST's SPAD sensors</w:t>
      </w:r>
      <w:r w:rsidR="00760151">
        <w:t xml:space="preserve"> for pattern recognition</w:t>
      </w:r>
      <w:r w:rsidR="00E151E6" w:rsidRPr="00E151E6">
        <w:t>.</w:t>
      </w:r>
      <w:r w:rsidR="005E4CD7">
        <w:t xml:space="preserve"> </w:t>
      </w:r>
    </w:p>
    <w:p w14:paraId="2A5FEA11" w14:textId="3083C70B" w:rsidR="00881DCB" w:rsidRDefault="00881DCB" w:rsidP="000B5A37">
      <w:pPr>
        <w:jc w:val="both"/>
        <w:rPr>
          <w:lang w:val="en-US"/>
        </w:rPr>
      </w:pPr>
    </w:p>
    <w:p w14:paraId="16CEA782" w14:textId="2C22B72F" w:rsidR="003D41B8" w:rsidRDefault="00250648" w:rsidP="000B5A37">
      <w:pPr>
        <w:jc w:val="both"/>
        <w:rPr>
          <w:lang w:val="en-US"/>
        </w:rPr>
      </w:pPr>
      <w:r>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w:t>
      </w:r>
      <w:r w:rsidR="00C05E0D">
        <w:rPr>
          <w:lang w:val="en-US"/>
        </w:rPr>
        <w:t>$</w:t>
      </w:r>
      <w:r w:rsidR="00F444D6">
        <w:rPr>
          <w:lang w:val="en-US"/>
        </w:rPr>
        <w:t>10</w:t>
      </w:r>
      <w:r w:rsidR="00517F96">
        <w:rPr>
          <w:lang w:val="en-US"/>
        </w:rPr>
        <w:t>)</w:t>
      </w:r>
      <w:r w:rsidR="0053279D">
        <w:rPr>
          <w:lang w:val="en-US"/>
        </w:rPr>
        <w:t xml:space="preserve"> </w:t>
      </w:r>
      <w:r w:rsidR="00EA695B">
        <w:rPr>
          <w:lang w:val="en-US"/>
        </w:rPr>
        <w:t>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0B5A37">
      <w:pPr>
        <w:jc w:val="both"/>
        <w:rPr>
          <w:lang w:val="en-US"/>
        </w:rPr>
      </w:pPr>
    </w:p>
    <w:p w14:paraId="65CB34F2" w14:textId="32728E87" w:rsidR="00EF54E2" w:rsidRDefault="003C25C6" w:rsidP="000B5A37">
      <w:pPr>
        <w:jc w:val="both"/>
        <w:rPr>
          <w:lang w:val="en-US"/>
        </w:rPr>
      </w:pPr>
      <w:r>
        <w:rPr>
          <w:lang w:val="en-US"/>
        </w:rPr>
        <w:t>The contribution of this work is three-fold:</w:t>
      </w:r>
    </w:p>
    <w:p w14:paraId="27D14B15" w14:textId="7D35E7DE" w:rsidR="008E19BE" w:rsidRPr="008E19BE" w:rsidRDefault="008E19BE" w:rsidP="000B5A37">
      <w:pPr>
        <w:pStyle w:val="ListParagraph"/>
        <w:numPr>
          <w:ilvl w:val="0"/>
          <w:numId w:val="2"/>
        </w:numPr>
        <w:jc w:val="both"/>
        <w:rPr>
          <w:lang w:val="en-US"/>
        </w:rPr>
      </w:pPr>
      <w:r w:rsidRPr="008E19BE">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15669EC4" w:rsidR="00692DE4" w:rsidRDefault="00692DE4" w:rsidP="000B5A37">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w:t>
      </w:r>
      <w:r w:rsidR="0057495C">
        <w:rPr>
          <w:lang w:val="en-US"/>
        </w:rPr>
        <w:t>emitted by</w:t>
      </w:r>
      <w:r w:rsidRPr="00692DE4">
        <w:rPr>
          <w:lang w:val="en-US"/>
        </w:rPr>
        <w:t xml:space="preserve"> the integrated VSCEL. In the second </w:t>
      </w:r>
      <w:r w:rsidR="00846167">
        <w:rPr>
          <w:lang w:val="en-US"/>
        </w:rPr>
        <w:t>case</w:t>
      </w:r>
      <w:r w:rsidRPr="00692DE4">
        <w:rPr>
          <w:lang w:val="en-US"/>
        </w:rPr>
        <w:t>, we tested the models in a noisy environment with ambient light (AL) originating from an LED bulb.</w:t>
      </w:r>
    </w:p>
    <w:p w14:paraId="29DD5ABD" w14:textId="357A02B4" w:rsidR="0055410C" w:rsidRPr="000527CB" w:rsidRDefault="0055410C" w:rsidP="000B5A37">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reveal</w:t>
      </w:r>
      <w:r w:rsidR="00785C8E">
        <w:rPr>
          <w:lang w:val="en-US"/>
        </w:rPr>
        <w:t>ed</w:t>
      </w:r>
      <w:r w:rsidR="004666B5">
        <w:rPr>
          <w:lang w:val="en-US"/>
        </w:rPr>
        <w:t xml:space="preserve">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r w:rsidR="007E17B9">
        <w:rPr>
          <w:lang w:val="en-US"/>
        </w:rPr>
        <w:t xml:space="preserve"> </w:t>
      </w:r>
      <w:r w:rsidR="002E5BC6">
        <w:rPr>
          <w:lang w:val="en-US"/>
        </w:rPr>
        <w:t>Our</w:t>
      </w:r>
      <w:r w:rsidR="007E17B9">
        <w:rPr>
          <w:lang w:val="en-US"/>
        </w:rPr>
        <w:t xml:space="preserve"> imaging and </w:t>
      </w:r>
      <w:r w:rsidR="001829CD">
        <w:rPr>
          <w:lang w:val="en-US"/>
        </w:rPr>
        <w:t xml:space="preserve">data processing </w:t>
      </w:r>
      <w:r w:rsidR="00580E1D">
        <w:rPr>
          <w:lang w:val="en-US"/>
        </w:rPr>
        <w:t>infrastructure</w:t>
      </w:r>
      <w:r w:rsidR="00083475">
        <w:rPr>
          <w:lang w:val="en-US"/>
        </w:rPr>
        <w:t xml:space="preserve">s </w:t>
      </w:r>
      <w:r w:rsidR="00580E1D">
        <w:rPr>
          <w:lang w:val="en-US"/>
        </w:rPr>
        <w:t>pave</w:t>
      </w:r>
      <w:r w:rsidR="00083475">
        <w:rPr>
          <w:lang w:val="en-US"/>
        </w:rPr>
        <w:t xml:space="preserve"> </w:t>
      </w:r>
      <w:r w:rsidR="00360B17">
        <w:rPr>
          <w:lang w:val="en-US"/>
        </w:rPr>
        <w:t>a</w:t>
      </w:r>
      <w:r w:rsidR="005A6246">
        <w:rPr>
          <w:lang w:val="en-US"/>
        </w:rPr>
        <w:t xml:space="preserve"> way for future </w:t>
      </w:r>
      <w:r w:rsidR="00EF68D5">
        <w:rPr>
          <w:lang w:val="en-US"/>
        </w:rPr>
        <w:t xml:space="preserve">challenging </w:t>
      </w:r>
      <w:r w:rsidR="004403C4">
        <w:rPr>
          <w:lang w:val="en-US"/>
        </w:rPr>
        <w:t>applications</w:t>
      </w:r>
      <w:r w:rsidR="00EF68D5">
        <w:rPr>
          <w:lang w:val="en-US"/>
        </w:rPr>
        <w:t>.</w:t>
      </w:r>
    </w:p>
    <w:p w14:paraId="2DC4FA2D" w14:textId="77777777" w:rsidR="00664DE3" w:rsidRDefault="00664DE3" w:rsidP="000B5A37">
      <w:pPr>
        <w:jc w:val="both"/>
        <w:rPr>
          <w:lang w:val="en-US"/>
        </w:rPr>
      </w:pPr>
    </w:p>
    <w:p w14:paraId="69F491B5" w14:textId="5E6A81C7" w:rsidR="0000477B" w:rsidRDefault="00E30720" w:rsidP="000B5A37">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0B5A37">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2350FBAD" w:rsidR="00DE2C3C" w:rsidRDefault="0005603A" w:rsidP="000B5A37">
      <w:pPr>
        <w:jc w:val="both"/>
        <w:rPr>
          <w:lang w:val="en-US"/>
        </w:rPr>
      </w:pPr>
      <w:commentRangeStart w:id="2"/>
      <w:commentRangeStart w:id="3"/>
      <w:r>
        <w:rPr>
          <w:lang w:val="en-US"/>
        </w:rPr>
        <w:t xml:space="preserve">The </w:t>
      </w:r>
      <w:r w:rsidR="008730F9">
        <w:rPr>
          <w:lang w:val="en-US"/>
        </w:rPr>
        <w:t>low-cost, portable SPAD sensors</w:t>
      </w:r>
      <w:r>
        <w:rPr>
          <w:lang w:val="en-US"/>
        </w:rPr>
        <w:t xml:space="preserve"> </w:t>
      </w:r>
      <w:commentRangeEnd w:id="2"/>
      <w:r w:rsidR="00FB5B07">
        <w:rPr>
          <w:rStyle w:val="CommentReference"/>
        </w:rPr>
        <w:commentReference w:id="2"/>
      </w:r>
      <w:commentRangeEnd w:id="3"/>
      <w:r w:rsidR="00DC23FA">
        <w:rPr>
          <w:rStyle w:val="CommentReference"/>
        </w:rPr>
        <w:commentReference w:id="3"/>
      </w:r>
      <w:r>
        <w:rPr>
          <w:lang w:val="en-US"/>
        </w:rPr>
        <w:t xml:space="preserve">from </w:t>
      </w:r>
      <w:r w:rsidR="0089346A">
        <w:rPr>
          <w:lang w:val="en-US"/>
        </w:rPr>
        <w:t>ST</w:t>
      </w:r>
      <w:r w:rsidR="00971029">
        <w:rPr>
          <w:lang w:val="en-US"/>
        </w:rPr>
        <w:sym w:font="Symbol" w:char="F0E2"/>
      </w:r>
      <w:r w:rsidR="0089346A">
        <w:rPr>
          <w:lang w:val="en-US"/>
        </w:rPr>
        <w:t xml:space="preserve"> </w:t>
      </w:r>
      <w:r w:rsidR="006C3C23">
        <w:rPr>
          <w:lang w:val="en-US"/>
        </w:rPr>
        <w:t xml:space="preserve">have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w:t>
      </w:r>
      <w:r w:rsidR="00863C42">
        <w:rPr>
          <w:lang w:val="en-US"/>
        </w:rPr>
        <w:t>s</w:t>
      </w:r>
      <w:r w:rsidR="009B0AB2">
        <w:rPr>
          <w:lang w:val="en-US"/>
        </w:rPr>
        <w:t xml:space="preserve"> from the object</w:t>
      </w:r>
      <w:r w:rsidR="00B5112D">
        <w:rPr>
          <w:lang w:val="en-US"/>
        </w:rPr>
        <w:t>s</w:t>
      </w:r>
      <w:r w:rsidR="0053199E">
        <w:rPr>
          <w:lang w:val="en-US"/>
        </w:rPr>
        <w:fldChar w:fldCharType="begin"/>
      </w:r>
      <w:r w:rsidR="003473E2">
        <w:rPr>
          <w:lang w:val="en-US"/>
        </w:rPr>
        <w:instrText xml:space="preserve"> ADDIN ZOTERO_ITEM CSL_CITATION {"citationID":"GW0v2fOP","properties":{"formattedCitation":"[21]","plainCitation":"[21]","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3473E2">
        <w:rPr>
          <w:noProof/>
          <w:lang w:val="en-US"/>
        </w:rPr>
        <w:t>[21]</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3473E2">
        <w:rPr>
          <w:lang w:val="en-US"/>
        </w:rPr>
        <w:instrText xml:space="preserve"> ADDIN ZOTERO_ITEM CSL_CITATION {"citationID":"ly9ffGVg","properties":{"formattedCitation":"[22]","plainCitation":"[22]","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3473E2">
        <w:rPr>
          <w:noProof/>
          <w:lang w:val="en-US"/>
        </w:rPr>
        <w:t>[22]</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w:t>
      </w:r>
      <w:r w:rsidR="00A67504">
        <w:rPr>
          <w:lang w:val="en-US"/>
        </w:rPr>
        <w:t>-</w:t>
      </w:r>
      <w:r w:rsidR="00312520" w:rsidRPr="00312520">
        <w:rPr>
          <w:lang w:val="en-US"/>
        </w:rPr>
        <w:t>avoiding and maze-solving</w:t>
      </w:r>
      <w:r w:rsidR="00A67504">
        <w:rPr>
          <w:lang w:val="en-US"/>
        </w:rPr>
        <w:t xml:space="preserve"> tasks</w:t>
      </w:r>
      <w:r w:rsidR="00312520">
        <w:rPr>
          <w:lang w:val="en-US"/>
        </w:rPr>
        <w:t xml:space="preserve"> </w:t>
      </w:r>
      <w:r w:rsidR="00BC6406">
        <w:rPr>
          <w:lang w:val="en-US"/>
        </w:rPr>
        <w:fldChar w:fldCharType="begin"/>
      </w:r>
      <w:r w:rsidR="003473E2">
        <w:rPr>
          <w:lang w:val="en-US"/>
        </w:rPr>
        <w:instrText xml:space="preserve"> ADDIN ZOTERO_ITEM CSL_CITATION {"citationID":"YwhWJFiA","properties":{"formattedCitation":"[23]","plainCitation":"[23]","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3473E2">
        <w:rPr>
          <w:noProof/>
          <w:lang w:val="en-US"/>
        </w:rPr>
        <w:t>[23]</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w:t>
      </w:r>
      <w:r w:rsidR="00020026">
        <w:rPr>
          <w:lang w:val="en-US"/>
        </w:rPr>
        <w:t>ies</w:t>
      </w:r>
      <w:r w:rsidR="00333CAA">
        <w:rPr>
          <w:lang w:val="en-US"/>
        </w:rPr>
        <w:t xml:space="preserve"> </w:t>
      </w:r>
      <w:r w:rsidR="00333CAA">
        <w:rPr>
          <w:lang w:val="en-US"/>
        </w:rPr>
        <w:fldChar w:fldCharType="begin"/>
      </w:r>
      <w:r w:rsidR="003473E2">
        <w:rPr>
          <w:lang w:val="en-US"/>
        </w:rPr>
        <w:instrText xml:space="preserve"> ADDIN ZOTERO_ITEM CSL_CITATION {"citationID":"MFuDIak5","properties":{"formattedCitation":"[24]","plainCitation":"[24]","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3473E2">
        <w:rPr>
          <w:noProof/>
          <w:lang w:val="en-US"/>
        </w:rPr>
        <w:t>[24]</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w:t>
      </w:r>
      <w:r w:rsidR="00D42DC6">
        <w:rPr>
          <w:lang w:val="en-US"/>
        </w:rPr>
        <w:t>human pose</w:t>
      </w:r>
      <w:r w:rsidR="00546818">
        <w:rPr>
          <w:lang w:val="en-US"/>
        </w:rPr>
        <w:t xml:space="preserve"> detection</w:t>
      </w:r>
      <w:r w:rsidR="00D42DC6">
        <w:rPr>
          <w:lang w:val="en-US"/>
        </w:rPr>
        <w:t xml:space="preserve"> using DL</w:t>
      </w:r>
      <w:r w:rsidR="0069720E">
        <w:rPr>
          <w:lang w:val="en-US"/>
        </w:rPr>
        <w:t xml:space="preserve"> </w:t>
      </w:r>
      <w:r w:rsidR="00E56801">
        <w:rPr>
          <w:lang w:val="en-US"/>
        </w:rPr>
        <w:fldChar w:fldCharType="begin"/>
      </w:r>
      <w:r w:rsidR="003473E2">
        <w:rPr>
          <w:lang w:val="en-US"/>
        </w:rPr>
        <w:instrText xml:space="preserve"> ADDIN ZOTERO_ITEM CSL_CITATION {"citationID":"8wKORLd3","properties":{"formattedCitation":"[25]","plainCitation":"[25]","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3473E2">
        <w:rPr>
          <w:noProof/>
          <w:lang w:val="en-US"/>
        </w:rPr>
        <w:t>[25]</w:t>
      </w:r>
      <w:r w:rsidR="00E56801">
        <w:rPr>
          <w:lang w:val="en-US"/>
        </w:rPr>
        <w:fldChar w:fldCharType="end"/>
      </w:r>
      <w:r w:rsidR="00DF5B5B">
        <w:rPr>
          <w:lang w:val="en-US"/>
        </w:rPr>
        <w:t>.</w:t>
      </w:r>
    </w:p>
    <w:p w14:paraId="5BF5A5CD" w14:textId="77777777" w:rsidR="006D58BD" w:rsidRDefault="006D58BD" w:rsidP="000B5A37">
      <w:pPr>
        <w:jc w:val="both"/>
        <w:rPr>
          <w:lang w:val="en-US"/>
        </w:rPr>
      </w:pPr>
    </w:p>
    <w:p w14:paraId="1CEC12DB" w14:textId="197C4A76" w:rsidR="006D58BD" w:rsidRDefault="00AB6809" w:rsidP="000B5A37">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020F9">
        <w:rPr>
          <w:lang w:val="en-US"/>
        </w:rPr>
        <w:t>Processing</w:t>
      </w:r>
      <w:r w:rsidR="00C11D68">
        <w:rPr>
          <w:lang w:val="en-US"/>
        </w:rPr>
        <w:t xml:space="preserve"> Event-base </w:t>
      </w:r>
      <w:proofErr w:type="gramStart"/>
      <w:r w:rsidR="006B25BD">
        <w:rPr>
          <w:lang w:val="en-US"/>
        </w:rPr>
        <w:t>D</w:t>
      </w:r>
      <w:r w:rsidR="00A821E9">
        <w:rPr>
          <w:lang w:val="en-US"/>
        </w:rPr>
        <w:t>ata</w:t>
      </w:r>
      <w:proofErr w:type="gramEnd"/>
    </w:p>
    <w:p w14:paraId="0192756A" w14:textId="7ED4D402" w:rsidR="00CE5B8A" w:rsidRPr="005C4929" w:rsidRDefault="0037267A" w:rsidP="000B5A37">
      <w:pPr>
        <w:jc w:val="both"/>
      </w:pPr>
      <w:r>
        <w:rPr>
          <w:lang w:val="en-US"/>
        </w:rPr>
        <w:t xml:space="preserve">Temporal </w:t>
      </w:r>
      <w:r w:rsidR="00B008D5">
        <w:rPr>
          <w:lang w:val="en-US"/>
        </w:rPr>
        <w:t>pulses driven</w:t>
      </w:r>
      <w:r w:rsidR="00691ADF">
        <w:rPr>
          <w:lang w:val="en-US"/>
        </w:rPr>
        <w:t xml:space="preserve"> SNN</w:t>
      </w:r>
      <w:r w:rsidR="00B0184A">
        <w:rPr>
          <w:lang w:val="en-US"/>
        </w:rPr>
        <w:t xml:space="preserve"> </w:t>
      </w:r>
      <w:r w:rsidR="001307B8">
        <w:rPr>
          <w:lang w:val="en-US"/>
        </w:rPr>
        <w:fldChar w:fldCharType="begin"/>
      </w:r>
      <w:r w:rsidR="003473E2">
        <w:rPr>
          <w:lang w:val="en-US"/>
        </w:rPr>
        <w:instrText xml:space="preserve"> ADDIN ZOTERO_ITEM CSL_CITATION {"citationID":"RgSm9Hio","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1307B8">
        <w:rPr>
          <w:lang w:val="en-US"/>
        </w:rPr>
        <w:fldChar w:fldCharType="separate"/>
      </w:r>
      <w:r w:rsidR="003473E2">
        <w:rPr>
          <w:noProof/>
          <w:lang w:val="en-US"/>
        </w:rPr>
        <w:t>[18]</w:t>
      </w:r>
      <w:r w:rsidR="001307B8">
        <w:rPr>
          <w:lang w:val="en-US"/>
        </w:rPr>
        <w:fldChar w:fldCharType="end"/>
      </w:r>
      <w:r w:rsidR="00A046EC">
        <w:rPr>
          <w:lang w:val="en-US"/>
        </w:rPr>
        <w:t xml:space="preserve"> is the first study</w:t>
      </w:r>
      <w:r w:rsidR="009A175B">
        <w:rPr>
          <w:lang w:val="en-US"/>
        </w:rPr>
        <w:t xml:space="preserve"> </w:t>
      </w:r>
      <w:r w:rsidR="00C9141F">
        <w:rPr>
          <w:lang w:val="en-US"/>
        </w:rPr>
        <w:t>using</w:t>
      </w:r>
      <w:r w:rsidR="00C511DF">
        <w:rPr>
          <w:lang w:val="en-US"/>
        </w:rPr>
        <w:t xml:space="preserve"> SNN</w:t>
      </w:r>
      <w:r w:rsidR="009A175B">
        <w:rPr>
          <w:lang w:val="en-US"/>
        </w:rPr>
        <w:t xml:space="preserve"> to process </w:t>
      </w:r>
      <w:r w:rsidR="0017611C">
        <w:rPr>
          <w:lang w:val="en-US"/>
        </w:rPr>
        <w:t>raw</w:t>
      </w:r>
      <w:r w:rsidR="005D58C6">
        <w:rPr>
          <w:lang w:val="en-US"/>
        </w:rPr>
        <w:t xml:space="preserve"> photon arrival</w:t>
      </w:r>
      <w:r w:rsidR="0017611C">
        <w:rPr>
          <w:lang w:val="en-US"/>
        </w:rPr>
        <w:t xml:space="preserve"> </w:t>
      </w:r>
      <w:r w:rsidR="004806F4">
        <w:rPr>
          <w:lang w:val="en-US"/>
        </w:rPr>
        <w:t>spikes</w:t>
      </w:r>
      <w:r w:rsidR="007F4148">
        <w:rPr>
          <w:lang w:val="en-US"/>
        </w:rPr>
        <w:t xml:space="preserve">. </w:t>
      </w:r>
      <w:r w:rsidR="00815060">
        <w:rPr>
          <w:lang w:val="en-US"/>
        </w:rPr>
        <w:t xml:space="preserve">This work </w:t>
      </w:r>
      <w:r w:rsidR="00F5398D">
        <w:rPr>
          <w:lang w:val="en-US"/>
        </w:rPr>
        <w:t xml:space="preserve">accurately </w:t>
      </w:r>
      <w:r w:rsidR="006A133D">
        <w:rPr>
          <w:lang w:val="en-US"/>
        </w:rPr>
        <w:t xml:space="preserve">detected </w:t>
      </w:r>
      <w:r w:rsidR="005B6407">
        <w:rPr>
          <w:lang w:val="en-US"/>
        </w:rPr>
        <w:t xml:space="preserve">objects in </w:t>
      </w:r>
      <w:r w:rsidR="004F73A1">
        <w:rPr>
          <w:lang w:val="en-US"/>
        </w:rPr>
        <w:t>LiDAR datasets</w:t>
      </w:r>
      <w:r w:rsidR="00002793">
        <w:rPr>
          <w:lang w:val="en-US"/>
        </w:rPr>
        <w:t xml:space="preserve">. </w:t>
      </w:r>
      <w:r w:rsidR="0042136C">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3473E2">
        <w:rPr>
          <w:lang w:val="en-US"/>
        </w:rPr>
        <w:instrText xml:space="preserve"> ADDIN ZOTERO_ITEM CSL_CITATION {"citationID":"GoDpVyLh","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3473E2">
        <w:rPr>
          <w:noProof/>
          <w:lang w:val="en-US"/>
        </w:rPr>
        <w:t>[19]</w:t>
      </w:r>
      <w:r w:rsidR="00441836">
        <w:rPr>
          <w:lang w:val="en-US"/>
        </w:rPr>
        <w:fldChar w:fldCharType="end"/>
      </w:r>
      <w:r w:rsidR="00321EBD">
        <w:rPr>
          <w:lang w:val="en-US"/>
        </w:rPr>
        <w:t xml:space="preserve"> integrating</w:t>
      </w:r>
      <w:r w:rsidR="00F90DC8">
        <w:rPr>
          <w:lang w:val="en-US"/>
        </w:rPr>
        <w:t xml:space="preserve"> a</w:t>
      </w:r>
      <w:r w:rsidR="0042136C">
        <w:rPr>
          <w:lang w:val="en-US"/>
        </w:rPr>
        <w:t xml:space="preserve"> </w:t>
      </w:r>
      <w:r w:rsidR="00972EE0">
        <w:rPr>
          <w:lang w:val="en-US"/>
        </w:rPr>
        <w:t>SPAD array</w:t>
      </w:r>
      <w:r w:rsidR="00EF27AA">
        <w:rPr>
          <w:lang w:val="en-US"/>
        </w:rPr>
        <w:t xml:space="preserve"> </w:t>
      </w:r>
      <w:r w:rsidR="00DE26D5">
        <w:rPr>
          <w:lang w:val="en-US"/>
        </w:rPr>
        <w:t xml:space="preserve">and </w:t>
      </w:r>
      <w:r w:rsidR="00EF27AA">
        <w:rPr>
          <w:lang w:val="en-US"/>
        </w:rPr>
        <w:t>a</w:t>
      </w:r>
      <w:r w:rsidR="00DE26D5">
        <w:rPr>
          <w:lang w:val="en-US"/>
        </w:rPr>
        <w:t>n</w:t>
      </w:r>
      <w:r w:rsidR="00EF27AA">
        <w:rPr>
          <w:lang w:val="en-US"/>
        </w:rPr>
        <w:t xml:space="preserve">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lastRenderedPageBreak/>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3473E2">
        <w:rPr>
          <w:lang w:val="en-US"/>
        </w:rPr>
        <w:instrText xml:space="preserve"> ADDIN ZOTERO_ITEM CSL_CITATION {"citationID":"BKnf08SQ","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3473E2">
        <w:rPr>
          <w:noProof/>
          <w:lang w:val="en-US"/>
        </w:rPr>
        <w:t>[20]</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10</w:t>
      </w:r>
      <w:commentRangeStart w:id="4"/>
      <w:commentRangeStart w:id="5"/>
      <w:r w:rsidR="00EC669C">
        <w:rPr>
          <w:lang w:val="en-US"/>
        </w:rPr>
        <w:t>-digi</w:t>
      </w:r>
      <w:r w:rsidR="006250F2">
        <w:rPr>
          <w:lang w:val="en-US"/>
        </w:rPr>
        <w:t>t</w:t>
      </w:r>
      <w:r w:rsidR="00EC669C">
        <w:rPr>
          <w:lang w:val="en-US"/>
        </w:rPr>
        <w:t xml:space="preserve"> </w:t>
      </w:r>
      <w:commentRangeEnd w:id="4"/>
      <w:r w:rsidR="00852A6E">
        <w:rPr>
          <w:rStyle w:val="CommentReference"/>
        </w:rPr>
        <w:commentReference w:id="4"/>
      </w:r>
      <w:commentRangeEnd w:id="5"/>
      <w:r w:rsidR="00E70B80">
        <w:rPr>
          <w:rStyle w:val="CommentReference"/>
        </w:rPr>
        <w:commentReference w:id="5"/>
      </w:r>
      <w:r w:rsidR="00F469C0">
        <w:rPr>
          <w:lang w:val="en-US"/>
        </w:rPr>
        <w:t>classification</w:t>
      </w:r>
      <w:r w:rsidR="0082446C">
        <w:rPr>
          <w:lang w:val="en-US"/>
        </w:rPr>
        <w:t xml:space="preserve">. </w:t>
      </w:r>
      <w:r w:rsidR="00D20B4C">
        <w:rPr>
          <w:lang w:val="en-US"/>
        </w:rPr>
        <w:t xml:space="preserve">Lin </w:t>
      </w:r>
      <w:r w:rsidR="00D20B4C" w:rsidRPr="00D07EC5">
        <w:rPr>
          <w:i/>
          <w:iCs/>
          <w:lang w:val="en-US"/>
        </w:rPr>
        <w:t>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w:t>
      </w:r>
      <w:commentRangeStart w:id="6"/>
      <w:commentRangeStart w:id="7"/>
      <w:r w:rsidR="004B0AE4">
        <w:rPr>
          <w:lang w:val="en-US"/>
        </w:rPr>
        <w:t xml:space="preserve">on </w:t>
      </w:r>
      <w:r w:rsidR="00200591">
        <w:rPr>
          <w:lang w:val="en-US"/>
        </w:rPr>
        <w:t xml:space="preserve">a </w:t>
      </w:r>
      <w:r w:rsidR="004B0AE4">
        <w:rPr>
          <w:lang w:val="en-US"/>
        </w:rPr>
        <w:t>SPAD</w:t>
      </w:r>
      <w:commentRangeEnd w:id="6"/>
      <w:commentRangeEnd w:id="7"/>
      <w:r w:rsidR="00361319">
        <w:rPr>
          <w:lang w:val="en-US"/>
        </w:rPr>
        <w:t xml:space="preserve"> </w:t>
      </w:r>
      <w:r w:rsidR="008A4F40">
        <w:rPr>
          <w:rStyle w:val="CommentReference"/>
        </w:rPr>
        <w:commentReference w:id="6"/>
      </w:r>
      <w:r w:rsidR="00FB0AD0">
        <w:rPr>
          <w:rStyle w:val="CommentReference"/>
        </w:rPr>
        <w:commentReference w:id="7"/>
      </w:r>
      <w:r w:rsidR="004B0AE4">
        <w:rPr>
          <w:lang w:val="en-US"/>
        </w:rPr>
        <w:t xml:space="preserve">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277E5E">
        <w:rPr>
          <w:lang w:val="en-US"/>
        </w:rPr>
        <w:t>s of</w:t>
      </w:r>
      <w:r w:rsidR="001E3577">
        <w:rPr>
          <w:lang w:val="en-US"/>
        </w:rPr>
        <w:t xml:space="preserve"> fluorescent beads</w:t>
      </w:r>
      <w:r w:rsidR="000F54C7">
        <w:rPr>
          <w:lang w:val="en-US"/>
        </w:rPr>
        <w:t>.</w:t>
      </w:r>
      <w:r w:rsidR="00FB0282">
        <w:rPr>
          <w:lang w:val="en-US"/>
        </w:rPr>
        <w:t xml:space="preserve"> </w:t>
      </w:r>
      <w:r w:rsidR="00930D68">
        <w:t xml:space="preserve">Afshar </w:t>
      </w:r>
      <w:r w:rsidR="00930D68" w:rsidRPr="00D07EC5">
        <w:rPr>
          <w:i/>
          <w:iCs/>
        </w:rPr>
        <w:t>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0B5A37">
      <w:pPr>
        <w:jc w:val="both"/>
        <w:rPr>
          <w:lang w:val="en-US"/>
        </w:rPr>
      </w:pPr>
    </w:p>
    <w:p w14:paraId="1D99EFD8" w14:textId="77777777" w:rsidR="0089029D" w:rsidRDefault="0089029D" w:rsidP="000B5A37">
      <w:pPr>
        <w:jc w:val="both"/>
        <w:rPr>
          <w:lang w:val="en-US"/>
        </w:rPr>
      </w:pPr>
    </w:p>
    <w:p w14:paraId="5A227BE8" w14:textId="46EAEE32" w:rsidR="00457C3A" w:rsidRPr="00457C3A" w:rsidRDefault="00DE2C3C" w:rsidP="000B5A37">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0B5A37">
      <w:pPr>
        <w:pStyle w:val="Heading3"/>
        <w:jc w:val="both"/>
        <w:rPr>
          <w:lang w:val="en-US"/>
        </w:rPr>
      </w:pPr>
      <w:r>
        <w:rPr>
          <w:lang w:val="en-US"/>
        </w:rPr>
        <w:t>Sensor</w:t>
      </w:r>
      <w:r w:rsidR="001D7AF4">
        <w:rPr>
          <w:lang w:val="en-US"/>
        </w:rPr>
        <w:t xml:space="preserve"> </w:t>
      </w:r>
      <w:r>
        <w:rPr>
          <w:lang w:val="en-US"/>
        </w:rPr>
        <w:t>Configuration</w:t>
      </w:r>
    </w:p>
    <w:p w14:paraId="3A8CF50A" w14:textId="45D63E0C" w:rsidR="000B5A37" w:rsidRDefault="000B5A37" w:rsidP="000B5A37">
      <w:pPr>
        <w:jc w:val="both"/>
        <w:rPr>
          <w:lang w:val="en-US"/>
        </w:rPr>
      </w:pPr>
      <w:r w:rsidRPr="000B5A37">
        <w:rPr>
          <w:lang w:val="en-US"/>
        </w:rPr>
        <w:t>The SPAD sensor in use is the VL53L8CH, mounted on ST's NUCLEO-F401RE evaluation board. This sensor stands out for supporting 15 fps at an 8</w:t>
      </w:r>
      <w:r w:rsidR="00026ABB">
        <w:rPr>
          <w:lang w:val="en-US"/>
        </w:rPr>
        <w:sym w:font="Symbol" w:char="F0B4"/>
      </w:r>
      <w:r w:rsidRPr="000B5A37">
        <w:rPr>
          <w:lang w:val="en-US"/>
        </w:rPr>
        <w:t xml:space="preserve">8 spatial resolution. Due to the processor's limited memory, the in-pixel histograms are configured with a maximum of </w:t>
      </w:r>
      <w:proofErr w:type="gramStart"/>
      <w:r w:rsidRPr="000B5A37">
        <w:rPr>
          <w:lang w:val="en-US"/>
        </w:rPr>
        <w:t>18 time</w:t>
      </w:r>
      <w:proofErr w:type="gramEnd"/>
      <w:r w:rsidRPr="000B5A37">
        <w:rPr>
          <w:lang w:val="en-US"/>
        </w:rPr>
        <w:t xml:space="preserve"> bins and a time resolution (bin</w:t>
      </w:r>
      <w:r w:rsidR="00B03B88">
        <w:rPr>
          <w:lang w:val="en-US"/>
        </w:rPr>
        <w:t>-</w:t>
      </w:r>
      <w:r w:rsidRPr="000B5A37">
        <w:rPr>
          <w:lang w:val="en-US"/>
        </w:rPr>
        <w:t xml:space="preserve">width) </w:t>
      </w:r>
      <w:r w:rsidR="00384ABA">
        <w:rPr>
          <w:lang w:val="en-US"/>
        </w:rPr>
        <w:t>ca.</w:t>
      </w:r>
      <w:r w:rsidRPr="000B5A37">
        <w:rPr>
          <w:lang w:val="en-US"/>
        </w:rPr>
        <w:t xml:space="preserve"> 123.3 ps (equivalent to 37 mm). As a result, the sensor exhibits a filtering behavior, limiting detection beyond 18</w:t>
      </w:r>
      <w:r w:rsidR="00FA4E39">
        <w:rPr>
          <w:lang w:val="en-US"/>
        </w:rPr>
        <w:t xml:space="preserve"> </w:t>
      </w:r>
      <w:r w:rsidR="00A62D70">
        <w:rPr>
          <w:lang w:val="en-US"/>
        </w:rPr>
        <w:sym w:font="Symbol" w:char="F0B4"/>
      </w:r>
      <w:r w:rsidR="00FA4E39">
        <w:rPr>
          <w:lang w:val="en-US"/>
        </w:rPr>
        <w:t xml:space="preserve"> </w:t>
      </w:r>
      <w:r w:rsidRPr="000B5A37">
        <w:rPr>
          <w:lang w:val="en-US"/>
        </w:rPr>
        <w:t>3</w:t>
      </w:r>
      <w:r w:rsidR="000E5D48">
        <w:rPr>
          <w:lang w:val="en-US"/>
        </w:rPr>
        <w:t>7</w:t>
      </w:r>
      <w:r w:rsidR="00FA4E39">
        <w:rPr>
          <w:lang w:val="en-US"/>
        </w:rPr>
        <w:t xml:space="preserve"> </w:t>
      </w:r>
      <w:r w:rsidRPr="000B5A37">
        <w:rPr>
          <w:lang w:val="en-US"/>
        </w:rPr>
        <w:t>=</w:t>
      </w:r>
      <w:r w:rsidR="00FA4E39">
        <w:rPr>
          <w:lang w:val="en-US"/>
        </w:rPr>
        <w:t xml:space="preserve"> </w:t>
      </w:r>
      <w:r w:rsidRPr="000B5A37">
        <w:rPr>
          <w:lang w:val="en-US"/>
        </w:rPr>
        <w:t>666 mm. The integration time is set to 5 ms, and the ranging frequency is 60 Hz. These configurations are achieved using the CPU on the evaluation board through firmware. The sensor's diagonal field of view is a wide, non-configurable 65°.</w:t>
      </w:r>
      <w:r w:rsidR="00656FBD">
        <w:rPr>
          <w:lang w:val="en-US"/>
        </w:rPr>
        <w:t xml:space="preserve"> </w:t>
      </w:r>
      <w:r w:rsidRPr="000B5A37">
        <w:rPr>
          <w:lang w:val="en-US"/>
        </w:rPr>
        <w:t xml:space="preserve">The choice of using intensity (photon counts) over depth images is due to the slight errors introduced by ST's fitting algorithm in pixel-wise depth data reconstruction. </w:t>
      </w:r>
      <w:r w:rsidR="004D79FD">
        <w:rPr>
          <w:lang w:val="en-US"/>
        </w:rPr>
        <w:t>The photon count</w:t>
      </w:r>
      <w:r w:rsidR="00BB4034">
        <w:rPr>
          <w:lang w:val="en-US"/>
        </w:rPr>
        <w:t xml:space="preserve"> represents</w:t>
      </w:r>
      <w:r w:rsidRPr="000B5A37">
        <w:rPr>
          <w:lang w:val="en-US"/>
        </w:rPr>
        <w:t xml:space="preserve"> direct representation of accumulated values from each histogram. The compiled C code describing the sensor’s configuration is transmitted to the SPAD sensor through an I</w:t>
      </w:r>
      <w:r w:rsidRPr="001745BF">
        <w:rPr>
          <w:vertAlign w:val="superscript"/>
          <w:lang w:val="en-US"/>
        </w:rPr>
        <w:t>2</w:t>
      </w:r>
      <w:r w:rsidRPr="000B5A37">
        <w:rPr>
          <w:lang w:val="en-US"/>
        </w:rPr>
        <w:t>C interface.</w:t>
      </w:r>
    </w:p>
    <w:p w14:paraId="1A93BF71" w14:textId="77777777" w:rsidR="00E762E0" w:rsidRDefault="00E762E0" w:rsidP="000B5A37">
      <w:pPr>
        <w:jc w:val="both"/>
        <w:rPr>
          <w:lang w:val="en-US"/>
        </w:rPr>
      </w:pPr>
    </w:p>
    <w:p w14:paraId="50957F74" w14:textId="7E6A4B7A" w:rsidR="00E762E0" w:rsidRDefault="00C83020" w:rsidP="00C21DB9">
      <w:pPr>
        <w:jc w:val="center"/>
        <w:rPr>
          <w:lang w:val="en-US"/>
        </w:rPr>
      </w:pPr>
      <w:r>
        <w:rPr>
          <w:noProof/>
          <w:lang w:val="en-US"/>
        </w:rPr>
        <w:drawing>
          <wp:inline distT="0" distB="0" distL="0" distR="0" wp14:anchorId="4EDE8DBE" wp14:editId="066C632F">
            <wp:extent cx="4194313" cy="2861048"/>
            <wp:effectExtent l="0" t="0" r="0" b="0"/>
            <wp:docPr id="1919469139" name="Picture 3" descr="A diagram of a hand with a hand pointing at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69139" name="Picture 3" descr="A diagram of a hand with a hand pointing at the camera&#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18548" cy="2877579"/>
                    </a:xfrm>
                    <a:prstGeom prst="rect">
                      <a:avLst/>
                    </a:prstGeom>
                  </pic:spPr>
                </pic:pic>
              </a:graphicData>
            </a:graphic>
          </wp:inline>
        </w:drawing>
      </w:r>
    </w:p>
    <w:p w14:paraId="38E853CD" w14:textId="36E0E69E" w:rsidR="00951DF3" w:rsidRDefault="00951DF3" w:rsidP="00951DF3">
      <w:pPr>
        <w:pStyle w:val="Caption"/>
        <w:jc w:val="both"/>
      </w:pPr>
      <w:r>
        <w:t xml:space="preserve">Figure 1. </w:t>
      </w:r>
      <w:r w:rsidR="0093628C">
        <w:t>Overview of the imaging setup and data processing pipeline</w:t>
      </w:r>
      <w:r>
        <w:t xml:space="preserve">. </w:t>
      </w:r>
    </w:p>
    <w:p w14:paraId="56391EAF" w14:textId="77777777" w:rsidR="00E762E0" w:rsidRPr="00951DF3" w:rsidRDefault="00E762E0" w:rsidP="000B5A37">
      <w:pPr>
        <w:jc w:val="both"/>
      </w:pPr>
    </w:p>
    <w:p w14:paraId="42CD4958" w14:textId="5DF4A585" w:rsidR="0043736B" w:rsidRPr="0043736B" w:rsidRDefault="000B5A37" w:rsidP="000B5A37">
      <w:pPr>
        <w:jc w:val="both"/>
        <w:rPr>
          <w:lang w:val="en-US"/>
        </w:rPr>
      </w:pPr>
      <w:r w:rsidRPr="000B5A37">
        <w:rPr>
          <w:lang w:val="en-US"/>
        </w:rPr>
        <w:t xml:space="preserve">Fig. 1 illustrates the imaging scheme and data processing pipeline. The embedded VCSEL </w:t>
      </w:r>
      <w:r w:rsidR="007A26CB" w:rsidRPr="000B5A37">
        <w:rPr>
          <w:lang w:val="en-US"/>
        </w:rPr>
        <w:t>emits invisible</w:t>
      </w:r>
      <w:r w:rsidRPr="000B5A37">
        <w:rPr>
          <w:lang w:val="en-US"/>
        </w:rPr>
        <w:t xml:space="preserve"> light</w:t>
      </w:r>
      <w:r w:rsidR="00FF13B2">
        <w:rPr>
          <w:lang w:val="en-US"/>
        </w:rPr>
        <w:t xml:space="preserve"> @</w:t>
      </w:r>
      <w:r w:rsidR="002F198F">
        <w:rPr>
          <w:lang w:val="en-US"/>
        </w:rPr>
        <w:t>940nm</w:t>
      </w:r>
      <w:r w:rsidRPr="000B5A37">
        <w:rPr>
          <w:lang w:val="en-US"/>
        </w:rPr>
        <w:t xml:space="preserve">, and the SPAD array, operating in </w:t>
      </w:r>
      <w:r w:rsidR="002F198F">
        <w:rPr>
          <w:lang w:val="en-US"/>
        </w:rPr>
        <w:t xml:space="preserve">the </w:t>
      </w:r>
      <w:r w:rsidRPr="000B5A37">
        <w:rPr>
          <w:lang w:val="en-US"/>
        </w:rPr>
        <w:t xml:space="preserve">time-correlation </w:t>
      </w:r>
      <w:r w:rsidR="002F198F">
        <w:rPr>
          <w:lang w:val="en-US"/>
        </w:rPr>
        <w:t>single-</w:t>
      </w:r>
      <w:r w:rsidRPr="000B5A37">
        <w:rPr>
          <w:lang w:val="en-US"/>
        </w:rPr>
        <w:t xml:space="preserve">photon counting </w:t>
      </w:r>
      <w:r w:rsidR="002F198F">
        <w:rPr>
          <w:lang w:val="en-US"/>
        </w:rPr>
        <w:t xml:space="preserve">(TCSPC) </w:t>
      </w:r>
      <w:r w:rsidRPr="000B5A37">
        <w:rPr>
          <w:lang w:val="en-US"/>
        </w:rPr>
        <w:t xml:space="preserve">mode, collects reflected photons and ambient light. The intensity image </w:t>
      </w:r>
      <w:r w:rsidRPr="000B5A37">
        <w:rPr>
          <w:lang w:val="en-US"/>
        </w:rPr>
        <w:lastRenderedPageBreak/>
        <w:t xml:space="preserve">from the sensor is encoded into spikes using a Poisson encoder, </w:t>
      </w:r>
      <w:r w:rsidR="00774D61">
        <w:rPr>
          <w:lang w:val="en-US"/>
        </w:rPr>
        <w:t xml:space="preserve">and the spikes are </w:t>
      </w:r>
      <w:r w:rsidRPr="000B5A37">
        <w:rPr>
          <w:lang w:val="en-US"/>
        </w:rPr>
        <w:t xml:space="preserve">fed into an SNN model. While the sensor typically outputs photon counts, depth data, and histograms simultaneously, we have </w:t>
      </w:r>
      <w:r w:rsidR="00B11EA7">
        <w:rPr>
          <w:lang w:val="en-US"/>
        </w:rPr>
        <w:t>also</w:t>
      </w:r>
      <w:r w:rsidR="00B11EA7" w:rsidRPr="000B5A37">
        <w:rPr>
          <w:lang w:val="en-US"/>
        </w:rPr>
        <w:t xml:space="preserve"> </w:t>
      </w:r>
      <w:r w:rsidRPr="000B5A37">
        <w:rPr>
          <w:lang w:val="en-US"/>
        </w:rPr>
        <w:t>configured the firmware to output only photon counts. A Python script interfaces through UART to receive photon count data.</w:t>
      </w:r>
    </w:p>
    <w:p w14:paraId="183DCE6A" w14:textId="77777777" w:rsidR="00257E30" w:rsidRDefault="00257E30" w:rsidP="000B5A37">
      <w:pPr>
        <w:jc w:val="both"/>
        <w:rPr>
          <w:lang w:val="en-US"/>
        </w:rPr>
      </w:pPr>
    </w:p>
    <w:p w14:paraId="7A44184F" w14:textId="2A4ED13F" w:rsidR="001E1079" w:rsidRDefault="0069781C" w:rsidP="002F4D90">
      <w:pPr>
        <w:jc w:val="center"/>
        <w:rPr>
          <w:lang w:val="en-US"/>
        </w:rPr>
      </w:pPr>
      <w:r>
        <w:rPr>
          <w:noProof/>
          <w:lang w:val="en-US"/>
        </w:rPr>
        <w:drawing>
          <wp:inline distT="0" distB="0" distL="0" distR="0" wp14:anchorId="2CBE19C2" wp14:editId="0D736A80">
            <wp:extent cx="4579200" cy="2115077"/>
            <wp:effectExtent l="0" t="0" r="0" b="6350"/>
            <wp:docPr id="971988210"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88210" name="Picture 1" descr="A group of images of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4485" cy="2126756"/>
                    </a:xfrm>
                    <a:prstGeom prst="rect">
                      <a:avLst/>
                    </a:prstGeom>
                  </pic:spPr>
                </pic:pic>
              </a:graphicData>
            </a:graphic>
          </wp:inline>
        </w:drawing>
      </w:r>
    </w:p>
    <w:p w14:paraId="4F648E75" w14:textId="1588A301" w:rsidR="001E1079" w:rsidRDefault="007F7FAE" w:rsidP="000B5A37">
      <w:pPr>
        <w:pStyle w:val="Caption"/>
        <w:jc w:val="both"/>
      </w:pPr>
      <w:r>
        <w:t xml:space="preserve">Figure </w:t>
      </w:r>
      <w:r w:rsidR="00D1021C">
        <w:t>2</w:t>
      </w:r>
      <w:r>
        <w:t>.</w:t>
      </w:r>
      <w:r w:rsidR="00DA24FB">
        <w:t xml:space="preserve"> </w:t>
      </w:r>
      <w:r w:rsidR="008B2755">
        <w:t>Images in the f</w:t>
      </w:r>
      <w:r w:rsidR="00187378">
        <w:t>irst row</w:t>
      </w:r>
      <w:r w:rsidR="004B6508">
        <w:t xml:space="preserve"> are </w:t>
      </w:r>
      <w:r w:rsidR="000D5E55">
        <w:t>normalized photon count images</w:t>
      </w:r>
      <w:r w:rsidR="00AA124F">
        <w:t xml:space="preserve">. </w:t>
      </w:r>
      <w:r w:rsidR="00E329CF">
        <w:t>Images</w:t>
      </w:r>
      <w:r w:rsidR="009B5E4E">
        <w:t xml:space="preserve">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5EC1E0C9" w14:textId="77777777" w:rsidR="00685B76" w:rsidRDefault="00685B76" w:rsidP="000B5A37">
      <w:pPr>
        <w:jc w:val="both"/>
      </w:pPr>
    </w:p>
    <w:p w14:paraId="07DE8BCC" w14:textId="5A82A3F1" w:rsidR="00685B76" w:rsidRDefault="00C564B6" w:rsidP="002F4D90">
      <w:pPr>
        <w:jc w:val="center"/>
      </w:pPr>
      <w:r>
        <w:rPr>
          <w:noProof/>
        </w:rPr>
        <w:drawing>
          <wp:inline distT="0" distB="0" distL="0" distR="0" wp14:anchorId="60D837E7" wp14:editId="28A8446F">
            <wp:extent cx="5019261" cy="3606796"/>
            <wp:effectExtent l="0" t="0" r="0" b="635"/>
            <wp:docPr id="212359184"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9184" name="Picture 2" descr="A diagram of a mach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71488" cy="3644326"/>
                    </a:xfrm>
                    <a:prstGeom prst="rect">
                      <a:avLst/>
                    </a:prstGeom>
                  </pic:spPr>
                </pic:pic>
              </a:graphicData>
            </a:graphic>
          </wp:inline>
        </w:drawing>
      </w:r>
    </w:p>
    <w:p w14:paraId="596148F1" w14:textId="1837A5D6" w:rsidR="00D91C66" w:rsidRDefault="00D91C66" w:rsidP="000B5A37">
      <w:pPr>
        <w:pStyle w:val="Caption"/>
        <w:jc w:val="both"/>
      </w:pPr>
      <w:r>
        <w:t xml:space="preserve">Figure </w:t>
      </w:r>
      <w:r w:rsidR="003D470D">
        <w:t>3</w:t>
      </w:r>
      <w:r>
        <w:t>.</w:t>
      </w:r>
      <w:r w:rsidR="00FC1287">
        <w:t xml:space="preserve"> </w:t>
      </w:r>
      <w:r w:rsidR="00B22144">
        <w:t xml:space="preserve">(a) </w:t>
      </w:r>
      <w:r w:rsidR="0064553A">
        <w:t>N</w:t>
      </w:r>
      <w:r w:rsidR="00B22144">
        <w:t xml:space="preserve">euron model of </w:t>
      </w:r>
      <w:r w:rsidR="00815851">
        <w:t>IF</w:t>
      </w:r>
      <w:r w:rsidR="009B0D0C">
        <w:t>. (b) and (c)</w:t>
      </w:r>
      <w:r w:rsidR="00B22144">
        <w:t xml:space="preserve"> </w:t>
      </w:r>
      <w:r w:rsidR="005068E6">
        <w:t>SCNN and SMLP architecture</w:t>
      </w:r>
      <w:r w:rsidR="008E58CA">
        <w:t>s</w:t>
      </w:r>
      <w:r w:rsidR="00A40543">
        <w:t xml:space="preserve">, </w:t>
      </w:r>
      <w:r w:rsidR="00DB3B2E">
        <w:t>images</w:t>
      </w:r>
      <w:r w:rsidR="00A34C03">
        <w:t xml:space="preserve"> are </w:t>
      </w:r>
      <w:r w:rsidR="00C84BD7">
        <w:t xml:space="preserve">flattened and </w:t>
      </w:r>
      <w:r w:rsidR="00200F26">
        <w:t xml:space="preserve">encoded </w:t>
      </w:r>
      <w:r w:rsidR="009B79B5">
        <w:t>by</w:t>
      </w:r>
      <w:r w:rsidR="00DF1949">
        <w:t xml:space="preserve"> a</w:t>
      </w:r>
      <w:r w:rsidR="009B79B5">
        <w:t xml:space="preserve"> Poisson encoder</w:t>
      </w:r>
      <w:r w:rsidR="00DF1949">
        <w:t>, and then fed into the network.</w:t>
      </w:r>
      <w:r w:rsidR="00B176A0">
        <w:t xml:space="preserve"> </w:t>
      </w:r>
    </w:p>
    <w:p w14:paraId="2DB8A0B8" w14:textId="77777777" w:rsidR="00C564B6" w:rsidRPr="00685B76" w:rsidRDefault="00C564B6" w:rsidP="000B5A37">
      <w:pPr>
        <w:jc w:val="both"/>
      </w:pPr>
    </w:p>
    <w:p w14:paraId="3B868254" w14:textId="67B64BA4" w:rsidR="00F52C96" w:rsidRPr="00F52C96" w:rsidRDefault="00BD3CDF" w:rsidP="000B5A37">
      <w:pPr>
        <w:pStyle w:val="Heading3"/>
        <w:jc w:val="both"/>
        <w:rPr>
          <w:lang w:val="en-US"/>
        </w:rPr>
      </w:pPr>
      <w:r>
        <w:rPr>
          <w:lang w:val="en-US"/>
        </w:rPr>
        <w:t>Neural Network Details</w:t>
      </w:r>
    </w:p>
    <w:p w14:paraId="26C60577" w14:textId="35E226DE" w:rsidR="00071122" w:rsidRDefault="00E71CEA" w:rsidP="000B5A37">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w:t>
      </w:r>
      <w:r w:rsidR="00AB0591">
        <w:rPr>
          <w:lang w:val="en-US"/>
        </w:rPr>
        <w:t>different</w:t>
      </w:r>
      <w:r w:rsidR="00D64A71">
        <w:rPr>
          <w:lang w:val="en-US"/>
        </w:rPr>
        <w:t xml:space="preserve"> </w:t>
      </w:r>
      <w:r w:rsidR="00C46B8B">
        <w:rPr>
          <w:lang w:val="en-US"/>
        </w:rPr>
        <w:t>gestures</w:t>
      </w:r>
      <w:r w:rsidR="00D203C0">
        <w:rPr>
          <w:lang w:val="en-US"/>
        </w:rPr>
        <w:t xml:space="preserve"> with rotation</w:t>
      </w:r>
      <w:r w:rsidR="00CF5635">
        <w:rPr>
          <w:lang w:val="en-US"/>
        </w:rPr>
        <w:t xml:space="preserve">, </w:t>
      </w:r>
      <w:r w:rsidR="007F7CB0">
        <w:rPr>
          <w:lang w:val="en-US"/>
        </w:rPr>
        <w:t xml:space="preserve">including 5,000 gesture images and </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using PyTorch</w:t>
      </w:r>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8D2994">
        <w:rPr>
          <w:lang w:val="en-US"/>
        </w:rPr>
        <w:instrText xml:space="preserve"> ADDIN ZOTERO_ITEM CSL_CITATION {"citationID":"DJLMwt46","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8D2994">
        <w:rPr>
          <w:noProof/>
          <w:lang w:val="en-US"/>
        </w:rPr>
        <w:t>[26]</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w:t>
      </w:r>
      <w:r w:rsidR="00156D86">
        <w:rPr>
          <w:lang w:val="en-US"/>
        </w:rPr>
        <w:lastRenderedPageBreak/>
        <w:t xml:space="preserve">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DC0AA2">
        <w:rPr>
          <w:lang w:val="en-US"/>
        </w:rPr>
        <w:t xml:space="preserve">The </w:t>
      </w:r>
      <w:r w:rsidR="00C748A2" w:rsidRPr="0023440D">
        <w:rPr>
          <w:lang w:val="en-US"/>
        </w:rPr>
        <w:t>Integrate-and-Fire</w:t>
      </w:r>
      <w:r w:rsidR="00C748A2">
        <w:rPr>
          <w:lang w:val="en-US"/>
        </w:rPr>
        <w:t xml:space="preserve"> (LF) neuro</w:t>
      </w:r>
      <w:r w:rsidR="00DC0AA2">
        <w:rPr>
          <w:lang w:val="en-US"/>
        </w:rPr>
        <w:t>n</w:t>
      </w:r>
      <w:r w:rsidR="00C748A2">
        <w:rPr>
          <w:lang w:val="en-US"/>
        </w:rPr>
        <w:t xml:space="preserve"> was adopted as the </w:t>
      </w:r>
      <w:r w:rsidR="00C748A2">
        <w:rPr>
          <w:rFonts w:hint="eastAsia"/>
          <w:lang w:val="en-US"/>
        </w:rPr>
        <w:t>neuron</w:t>
      </w:r>
      <w:r w:rsidR="00C748A2">
        <w:rPr>
          <w:lang w:val="en-US"/>
        </w:rPr>
        <w:t xml:space="preserve"> model</w:t>
      </w:r>
      <w:r w:rsidR="00E80C8A">
        <w:rPr>
          <w:lang w:val="en-US"/>
        </w:rPr>
        <w:t>.</w:t>
      </w:r>
      <w:r w:rsidR="00EE320F">
        <w:rPr>
          <w:lang w:val="en-US"/>
        </w:rPr>
        <w:t xml:space="preserve"> For one SNN layer</w:t>
      </w:r>
      <w:r w:rsidR="00BC374C">
        <w:rPr>
          <w:lang w:val="en-US"/>
        </w:rPr>
        <w:t xml:space="preserve"> at </w:t>
      </w:r>
      <w:r w:rsidR="00801B32">
        <w:rPr>
          <w:lang w:val="en-US"/>
        </w:rPr>
        <w:t xml:space="preserve">the </w:t>
      </w:r>
      <w:r w:rsidR="00BC374C">
        <w:rPr>
          <w:lang w:val="en-US"/>
        </w:rPr>
        <w:t xml:space="preserve">timestep </w:t>
      </w:r>
      <w:r w:rsidR="00BC374C" w:rsidRPr="00BC374C">
        <w:rPr>
          <w:i/>
          <w:iCs/>
          <w:lang w:val="en-US"/>
        </w:rPr>
        <w:t>t</w:t>
      </w:r>
      <w:r w:rsidR="00EE320F">
        <w:rPr>
          <w:lang w:val="en-US"/>
        </w:rPr>
        <w:t xml:space="preserve">, </w:t>
      </w:r>
      <w:r w:rsidR="007276CF">
        <w:rPr>
          <w:lang w:val="en-US"/>
        </w:rPr>
        <w:t xml:space="preserve">the charging </w:t>
      </w:r>
      <w:r w:rsidR="00546CA3">
        <w:rPr>
          <w:lang w:val="en-US"/>
        </w:rPr>
        <w:t>process</w:t>
      </w:r>
      <w:r w:rsidR="00FC0818">
        <w:rPr>
          <w:lang w:val="en-US"/>
        </w:rPr>
        <w:t xml:space="preserve"> </w:t>
      </w:r>
      <w:r w:rsidR="00BC374C">
        <w:rPr>
          <w:lang w:val="en-US"/>
        </w:rPr>
        <w:t>of</w:t>
      </w:r>
      <w:r w:rsidR="00606CE3">
        <w:rPr>
          <w:lang w:val="en-US"/>
        </w:rPr>
        <w:t xml:space="preserve"> </w:t>
      </w:r>
      <w:r w:rsidR="004A22C2">
        <w:rPr>
          <w:lang w:val="en-US"/>
        </w:rPr>
        <w:t xml:space="preserve">a </w:t>
      </w:r>
      <w:r w:rsidR="0048333D">
        <w:rPr>
          <w:lang w:val="en-US"/>
        </w:rPr>
        <w:t>m</w:t>
      </w:r>
      <w:proofErr w:type="spellStart"/>
      <w:r w:rsidR="00606CE3" w:rsidRPr="00606CE3">
        <w:t>embrane</w:t>
      </w:r>
      <w:proofErr w:type="spellEnd"/>
      <w:r w:rsidR="00606CE3" w:rsidRPr="00606CE3">
        <w:t xml:space="preserve"> potential</w:t>
      </w:r>
      <w:r w:rsidR="00BC374C">
        <w:rPr>
          <w:lang w:val="en-US"/>
        </w:rPr>
        <w:t xml:space="preserve"> </w:t>
      </w:r>
      <w:r w:rsidR="00606CE3">
        <w:rPr>
          <w:lang w:val="en-US"/>
        </w:rPr>
        <w:t>(</w:t>
      </w:r>
      <w:r w:rsidR="00E90C85">
        <w:rPr>
          <w:lang w:val="en-US"/>
        </w:rPr>
        <w:t>MP</w:t>
      </w:r>
      <w:r w:rsidR="00606CE3">
        <w:rPr>
          <w:lang w:val="en-US"/>
        </w:rPr>
        <w:t>)</w:t>
      </w:r>
      <w:r w:rsidR="00695BC1">
        <w:rPr>
          <w:lang w:val="en-US"/>
        </w:rPr>
        <w:t xml:space="preserve"> </w:t>
      </w:r>
      <w:proofErr w:type="gramStart"/>
      <w:r w:rsidR="002A10A9">
        <w:rPr>
          <w:lang w:val="en-US"/>
        </w:rPr>
        <w:t>is</w:t>
      </w:r>
      <w:proofErr w:type="gramEnd"/>
    </w:p>
    <w:p w14:paraId="606DE3C6" w14:textId="77777777" w:rsidR="00402854" w:rsidRPr="00606CE3" w:rsidRDefault="00402854" w:rsidP="000B5A37">
      <w:pPr>
        <w:jc w:val="both"/>
      </w:pPr>
    </w:p>
    <w:p w14:paraId="615A0436" w14:textId="070E164A" w:rsidR="00071122" w:rsidRDefault="00BC374C" w:rsidP="000B5A37">
      <w:pPr>
        <w:jc w:val="both"/>
        <w:rPr>
          <w:lang w:val="en-US"/>
        </w:rPr>
      </w:pP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r>
          <w:rPr>
            <w:rFonts w:ascii="Cambria Math" w:hAnsi="Cambria Math"/>
            <w:lang w:val="en-US"/>
          </w:rPr>
          <m:t>+X(t)</m:t>
        </m:r>
      </m:oMath>
      <w:r w:rsidR="00842CA6">
        <w:rPr>
          <w:lang w:val="en-US"/>
        </w:rPr>
        <w:t>,</w:t>
      </w:r>
      <w:r w:rsidR="00153D06">
        <w:rPr>
          <w:lang w:val="en-US"/>
        </w:rPr>
        <w:t xml:space="preserve"> (1)</w:t>
      </w:r>
    </w:p>
    <w:p w14:paraId="7DEB1B37" w14:textId="77777777" w:rsidR="00402854" w:rsidRDefault="00402854" w:rsidP="000B5A37">
      <w:pPr>
        <w:jc w:val="both"/>
        <w:rPr>
          <w:lang w:val="en-US"/>
        </w:rPr>
      </w:pPr>
    </w:p>
    <w:p w14:paraId="152FA4B2" w14:textId="72C80169" w:rsidR="009767C9" w:rsidRDefault="00842CA6" w:rsidP="000B5A37">
      <w:pPr>
        <w:jc w:val="both"/>
        <w:rPr>
          <w:lang w:val="en-US"/>
        </w:rPr>
      </w:pPr>
      <w:r>
        <w:rPr>
          <w:lang w:val="en-US"/>
        </w:rPr>
        <w:t xml:space="preserve">where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oMath>
      <w:r w:rsidR="00C714A9">
        <w:rPr>
          <w:lang w:val="en-US"/>
        </w:rPr>
        <w:t xml:space="preserve"> is the existing </w:t>
      </w:r>
      <w:r w:rsidR="00D87790">
        <w:rPr>
          <w:lang w:val="en-US"/>
        </w:rPr>
        <w:t xml:space="preserve">MP, and </w:t>
      </w:r>
      <m:oMath>
        <m:r>
          <w:rPr>
            <w:rFonts w:ascii="Cambria Math" w:hAnsi="Cambria Math"/>
            <w:lang w:val="en-US"/>
          </w:rPr>
          <m:t>X(t)</m:t>
        </m:r>
      </m:oMath>
      <w:r w:rsidR="00A56BC3">
        <w:rPr>
          <w:lang w:val="en-US"/>
        </w:rPr>
        <w:t xml:space="preserve"> is </w:t>
      </w:r>
      <w:r w:rsidR="006A4900">
        <w:rPr>
          <w:lang w:val="en-US"/>
        </w:rPr>
        <w:t>input</w:t>
      </w:r>
      <w:r w:rsidR="004443AA">
        <w:rPr>
          <w:lang w:val="en-US"/>
        </w:rPr>
        <w:t xml:space="preserve"> </w:t>
      </w:r>
      <w:r w:rsidR="009A0D50">
        <w:rPr>
          <w:lang w:val="en-US"/>
        </w:rPr>
        <w:t>current</w:t>
      </w:r>
      <w:r w:rsidR="00EE320F">
        <w:rPr>
          <w:lang w:val="en-US"/>
        </w:rPr>
        <w:t>.</w:t>
      </w:r>
      <w:r w:rsidR="00D9744A">
        <w:rPr>
          <w:lang w:val="en-US"/>
        </w:rPr>
        <w:t xml:space="preserve"> </w:t>
      </w:r>
      <w:r w:rsidR="004F5F9E">
        <w:rPr>
          <w:lang w:val="en-US"/>
        </w:rPr>
        <w:t xml:space="preserve">Onc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009474A9">
        <w:rPr>
          <w:lang w:val="en-US"/>
        </w:rPr>
        <w:t xml:space="preserve"> </w:t>
      </w:r>
      <w:r w:rsidR="00223B41">
        <w:rPr>
          <w:lang w:val="en-US"/>
        </w:rPr>
        <w:t>exceed</w:t>
      </w:r>
      <w:r w:rsidR="009474A9">
        <w:rPr>
          <w:lang w:val="en-US"/>
        </w:rPr>
        <w:t xml:space="preserve"> </w:t>
      </w:r>
      <w:r w:rsidR="00D6603B">
        <w:rPr>
          <w:lang w:val="en-US"/>
        </w:rPr>
        <w:t>the pre-defined threshold</w:t>
      </w:r>
      <w:r w:rsidR="001E3D13">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oMath>
      <w:r w:rsidR="001E3D13">
        <w:rPr>
          <w:lang w:val="en-US"/>
        </w:rPr>
        <w:t>,</w:t>
      </w:r>
      <w:r w:rsidR="00223B41">
        <w:rPr>
          <w:lang w:val="en-US"/>
        </w:rPr>
        <w:t xml:space="preserve"> </w:t>
      </w:r>
      <w:r w:rsidR="007C5ACF">
        <w:rPr>
          <w:lang w:val="en-US"/>
        </w:rPr>
        <w:t xml:space="preserve">it fires </w:t>
      </w:r>
      <w:r w:rsidR="00C35148">
        <w:rPr>
          <w:lang w:val="en-US"/>
        </w:rPr>
        <w:t xml:space="preserve">a new spike to the next neuron and reset MP for the current </w:t>
      </w:r>
      <w:proofErr w:type="gramStart"/>
      <w:r w:rsidR="00C35148">
        <w:rPr>
          <w:lang w:val="en-US"/>
        </w:rPr>
        <w:t>node</w:t>
      </w:r>
      <w:proofErr w:type="gramEnd"/>
    </w:p>
    <w:p w14:paraId="0A2E15C9" w14:textId="13F67AE0" w:rsidR="00A0526B" w:rsidRDefault="006B57A4" w:rsidP="000B5A37">
      <w:pPr>
        <w:jc w:val="both"/>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  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e>
              <m:e>
                <m:r>
                  <w:rPr>
                    <w:rFonts w:ascii="Cambria Math" w:hAnsi="Cambria Math"/>
                    <w:lang w:val="en-US"/>
                  </w:rPr>
                  <m:t xml:space="preserve">0,  </m:t>
                </m:r>
                <m:sSub>
                  <m:sSubPr>
                    <m:ctrlPr>
                      <w:rPr>
                        <w:rFonts w:ascii="Cambria Math" w:hAnsi="Cambria Math"/>
                        <w:i/>
                        <w:lang w:val="en-US"/>
                      </w:rPr>
                    </m:ctrlPr>
                  </m:sSubPr>
                  <m:e>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lt;V</m:t>
                    </m:r>
                  </m:e>
                  <m:sub>
                    <m:r>
                      <w:rPr>
                        <w:rFonts w:ascii="Cambria Math" w:hAnsi="Cambria Math"/>
                        <w:lang w:val="en-US"/>
                      </w:rPr>
                      <m:t>th</m:t>
                    </m:r>
                  </m:sub>
                </m:sSub>
              </m:e>
            </m:eqArr>
          </m:e>
        </m:d>
      </m:oMath>
      <w:r w:rsidR="00153D06">
        <w:rPr>
          <w:lang w:val="en-US"/>
        </w:rPr>
        <w:t xml:space="preserve"> (2)</w:t>
      </w:r>
      <w:r w:rsidR="002574D8">
        <w:rPr>
          <w:lang w:val="en-US"/>
        </w:rPr>
        <w:t>.</w:t>
      </w:r>
    </w:p>
    <w:p w14:paraId="71C04C38" w14:textId="77777777" w:rsidR="00E15579" w:rsidRDefault="00E15579" w:rsidP="000B5A37">
      <w:pPr>
        <w:jc w:val="both"/>
        <w:rPr>
          <w:lang w:val="en-US"/>
        </w:rPr>
      </w:pPr>
    </w:p>
    <w:p w14:paraId="61E9CB7B" w14:textId="2BCCF8FE" w:rsidR="00374BFD" w:rsidRDefault="00B278B9" w:rsidP="000B5A37">
      <w:pPr>
        <w:jc w:val="both"/>
        <w:rPr>
          <w:lang w:val="en-US"/>
        </w:rPr>
      </w:pPr>
      <w:r>
        <w:rPr>
          <w:lang w:val="en-US"/>
        </w:rPr>
        <w:t xml:space="preserve">Due to the </w:t>
      </w:r>
      <w:r w:rsidR="00682839">
        <w:rPr>
          <w:lang w:val="en-US"/>
        </w:rPr>
        <w:t xml:space="preserve">SPAD sensor’s </w:t>
      </w:r>
      <w:r>
        <w:rPr>
          <w:lang w:val="en-US"/>
        </w:rPr>
        <w:t>small spatial resolution (4</w:t>
      </w:r>
      <w:r>
        <w:rPr>
          <w:lang w:val="en-US"/>
        </w:rPr>
        <w:sym w:font="Symbol" w:char="F0B4"/>
      </w:r>
      <w:r>
        <w:rPr>
          <w:lang w:val="en-US"/>
        </w:rPr>
        <w:t>4 or 8</w:t>
      </w:r>
      <w:r>
        <w:rPr>
          <w:lang w:val="en-US"/>
        </w:rPr>
        <w:sym w:font="Symbol" w:char="F0B4"/>
      </w:r>
      <w:r>
        <w:rPr>
          <w:lang w:val="en-US"/>
        </w:rPr>
        <w:t xml:space="preserve">8), it is </w:t>
      </w:r>
      <w:r w:rsidRPr="007E5F9E">
        <w:rPr>
          <w:rFonts w:hint="eastAsia"/>
        </w:rPr>
        <w:t>arduous</w:t>
      </w:r>
      <w:r>
        <w:t xml:space="preserve"> to recognize multiple gestures</w:t>
      </w:r>
      <w:r>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8D2994">
        <w:rPr>
          <w:lang w:val="en-US"/>
        </w:rPr>
        <w:instrText xml:space="preserve"> ADDIN ZOTERO_ITEM CSL_CITATION {"citationID":"xra6AYMx","properties":{"formattedCitation":"[27]","plainCitation":"[27]","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8D2994">
        <w:rPr>
          <w:noProof/>
          <w:lang w:val="en-US"/>
        </w:rPr>
        <w:t>[27]</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w:t>
      </w:r>
      <w:r w:rsidR="00AE5855">
        <w:rPr>
          <w:lang w:val="en-US"/>
        </w:rPr>
        <w:t xml:space="preserve"> maintain</w:t>
      </w:r>
      <w:r w:rsidR="00E50476">
        <w:rPr>
          <w:lang w:val="en-US"/>
        </w:rPr>
        <w:t xml:space="preserve">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configure</w:t>
      </w:r>
      <w:r w:rsidR="003557D5">
        <w:rPr>
          <w:lang w:val="en-US"/>
        </w:rPr>
        <w:t>d</w:t>
      </w:r>
      <w:r w:rsidR="00BB27FD">
        <w:rPr>
          <w:lang w:val="en-US"/>
        </w:rPr>
        <w:t xml:space="preserv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8D2994">
        <w:rPr>
          <w:lang w:val="en-US"/>
        </w:rPr>
        <w:instrText xml:space="preserve"> ADDIN ZOTERO_ITEM CSL_CITATION {"citationID":"g2sjBbW1","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8D2994">
        <w:rPr>
          <w:noProof/>
          <w:lang w:val="en-US"/>
        </w:rPr>
        <w:t>[26]</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28B4EE77" w14:textId="77777777" w:rsidR="007C783A" w:rsidRPr="00313579" w:rsidRDefault="007C783A" w:rsidP="000B5A37">
      <w:pPr>
        <w:jc w:val="both"/>
        <w:rPr>
          <w:lang w:val="en-US"/>
        </w:rPr>
      </w:pPr>
    </w:p>
    <w:p w14:paraId="001180E4" w14:textId="443C6C4C" w:rsidR="00DD440F" w:rsidRDefault="008872D5" w:rsidP="000B5A37">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Tx</m:t>
                      </m:r>
                    </m:e>
                  </m:d>
                </m:e>
              </m:func>
            </m:num>
            <m:den>
              <m:r>
                <w:rPr>
                  <w:rFonts w:ascii="Cambria Math" w:hAnsi="Cambria Math"/>
                  <w:lang w:val="en-US"/>
                </w:rPr>
                <m:t>k!</m:t>
              </m:r>
            </m:den>
          </m:f>
          <m:r>
            <w:rPr>
              <w:rFonts w:ascii="Cambria Math" w:hAnsi="Cambria Math"/>
              <w:lang w:val="en-US"/>
            </w:rPr>
            <m:t>,(3)</m:t>
          </m:r>
        </m:oMath>
      </m:oMathPara>
    </w:p>
    <w:p w14:paraId="6A7AD52D" w14:textId="3FF9F3C1" w:rsidR="00E80251" w:rsidRDefault="00907214" w:rsidP="000B5A37">
      <w:pPr>
        <w:jc w:val="both"/>
        <w:rPr>
          <w:lang w:val="en-US"/>
        </w:rPr>
      </w:pPr>
      <w:r>
        <w:rPr>
          <w:lang w:val="en-US"/>
        </w:rPr>
        <w:t>The e</w:t>
      </w:r>
      <w:r w:rsidR="00085B89">
        <w:rPr>
          <w:lang w:val="en-US"/>
        </w:rPr>
        <w:t xml:space="preserve">ncoded images are shown in </w:t>
      </w:r>
      <w:r w:rsidR="00085B89" w:rsidRPr="009E70BA">
        <w:rPr>
          <w:color w:val="000000" w:themeColor="text1"/>
          <w:lang w:val="en-US"/>
        </w:rPr>
        <w:t>Fig</w:t>
      </w:r>
      <w:r w:rsidR="00C20332" w:rsidRPr="009E70BA">
        <w:rPr>
          <w:color w:val="000000" w:themeColor="text1"/>
          <w:lang w:val="en-US"/>
        </w:rPr>
        <w:t xml:space="preserve"> 2</w:t>
      </w:r>
      <w:r w:rsidR="00085B89">
        <w:rPr>
          <w:lang w:val="en-US"/>
        </w:rPr>
        <w:t xml:space="preserve">. </w:t>
      </w:r>
      <w:r w:rsidR="00C4777C">
        <w:rPr>
          <w:lang w:val="en-US"/>
        </w:rPr>
        <w:t>Notably</w:t>
      </w:r>
      <w:r w:rsidR="00085B89">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sidR="00085B89">
        <w:rPr>
          <w:lang w:val="en-US"/>
        </w:rPr>
        <w:t>.</w:t>
      </w:r>
      <w:r w:rsidR="003707F0">
        <w:rPr>
          <w:lang w:val="en-US"/>
        </w:rPr>
        <w:t xml:space="preserve"> </w:t>
      </w:r>
      <w:r w:rsidR="0023678E">
        <w:rPr>
          <w:lang w:val="en-US"/>
        </w:rPr>
        <w:t>The a</w:t>
      </w:r>
      <w:r w:rsidR="00E958FC">
        <w:rPr>
          <w:lang w:val="en-US"/>
        </w:rPr>
        <w:t xml:space="preserve">rchitectures of </w:t>
      </w:r>
      <w:r w:rsidR="001F4A85">
        <w:rPr>
          <w:lang w:val="en-US"/>
        </w:rPr>
        <w:t xml:space="preserve">SCNN and SMLP are depicted </w:t>
      </w:r>
      <w:r w:rsidR="00EE6DA6">
        <w:rPr>
          <w:lang w:val="en-US"/>
        </w:rPr>
        <w:t xml:space="preserve">in </w:t>
      </w:r>
      <w:r w:rsidR="00EE6DA6" w:rsidRPr="003645F0">
        <w:rPr>
          <w:color w:val="000000" w:themeColor="text1"/>
          <w:lang w:val="en-US"/>
        </w:rPr>
        <w:t>Fig</w:t>
      </w:r>
      <w:r w:rsidR="003645F0">
        <w:rPr>
          <w:lang w:val="en-US"/>
        </w:rPr>
        <w:t>. 3</w:t>
      </w:r>
      <w:r w:rsidR="00EE6DA6">
        <w:rPr>
          <w:lang w:val="en-US"/>
        </w:rPr>
        <w:t xml:space="preserve">. </w:t>
      </w:r>
      <w:commentRangeStart w:id="8"/>
      <w:commentRangeStart w:id="9"/>
      <w:r w:rsidR="00FB4D3E">
        <w:rPr>
          <w:lang w:val="en-US"/>
        </w:rPr>
        <w:t xml:space="preserve">Due to the simplicity of </w:t>
      </w:r>
      <w:r w:rsidR="00444FD8">
        <w:rPr>
          <w:lang w:val="en-US"/>
        </w:rPr>
        <w:t>topolog</w:t>
      </w:r>
      <w:r w:rsidR="00FE0539">
        <w:rPr>
          <w:lang w:val="en-US"/>
        </w:rPr>
        <w:t>ies</w:t>
      </w:r>
      <w:commentRangeEnd w:id="8"/>
      <w:r w:rsidR="00E73906">
        <w:rPr>
          <w:rStyle w:val="CommentReference"/>
        </w:rPr>
        <w:commentReference w:id="8"/>
      </w:r>
      <w:commentRangeEnd w:id="9"/>
      <w:r w:rsidR="0021306D">
        <w:rPr>
          <w:rStyle w:val="CommentReference"/>
        </w:rPr>
        <w:commentReference w:id="9"/>
      </w:r>
      <w:r w:rsidR="007D4F3A">
        <w:rPr>
          <w:lang w:val="en-US"/>
        </w:rPr>
        <w:t xml:space="preserve">, </w:t>
      </w:r>
      <w:r w:rsidR="00E25C2F">
        <w:rPr>
          <w:lang w:val="en-US"/>
        </w:rPr>
        <w:t xml:space="preserve">three </w:t>
      </w:r>
      <w:r w:rsidR="00193BBB">
        <w:rPr>
          <w:lang w:val="en-US"/>
        </w:rPr>
        <w:t>networks</w:t>
      </w:r>
      <w:r w:rsidR="002E0104">
        <w:rPr>
          <w:lang w:val="en-US"/>
        </w:rPr>
        <w:t xml:space="preserve"> (CNN, SCNN, and SMLP)</w:t>
      </w:r>
      <w:r w:rsidR="00193BBB">
        <w:rPr>
          <w:lang w:val="en-US"/>
        </w:rPr>
        <w:t xml:space="preserve">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 xml:space="preserve">Intel </w:t>
      </w:r>
      <w:r w:rsidR="00600016">
        <w:rPr>
          <w:lang w:val="en-US"/>
        </w:rPr>
        <w:sym w:font="Symbol" w:char="F0E2"/>
      </w:r>
      <w:r w:rsidR="005D1D5E">
        <w:rPr>
          <w:rFonts w:ascii="Helvetica Neue" w:hAnsi="Helvetica Neue" w:cs="Helvetica Neue"/>
          <w:color w:val="000000"/>
          <w:kern w:val="0"/>
          <w:sz w:val="22"/>
          <w:szCs w:val="22"/>
        </w:rPr>
        <w:t xml:space="preserve">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5E5D4F">
        <w:rPr>
          <w:lang w:val="en-US"/>
        </w:rPr>
        <w:t>, and</w:t>
      </w:r>
      <w:r w:rsidR="00912D2D">
        <w:rPr>
          <w:lang w:val="en-US"/>
        </w:rPr>
        <w:t xml:space="preserve"> </w:t>
      </w:r>
      <w:r w:rsidR="005E5D4F">
        <w:rPr>
          <w:lang w:val="en-US"/>
        </w:rPr>
        <w:t>the loss function is c</w:t>
      </w:r>
      <w:r w:rsidR="00864650">
        <w:rPr>
          <w:lang w:val="en-US"/>
        </w:rPr>
        <w:t>ross-entropy.</w:t>
      </w:r>
    </w:p>
    <w:p w14:paraId="34E4BB3E" w14:textId="77777777" w:rsidR="007E1CC3" w:rsidRDefault="00D73219" w:rsidP="005F6C39">
      <w:pPr>
        <w:keepNext/>
        <w:jc w:val="center"/>
      </w:pPr>
      <w:r>
        <w:rPr>
          <w:noProof/>
          <w:lang w:val="en-US"/>
        </w:rPr>
        <w:lastRenderedPageBreak/>
        <w:drawing>
          <wp:inline distT="0" distB="0" distL="0" distR="0" wp14:anchorId="4285CDC1" wp14:editId="1361EB8E">
            <wp:extent cx="4273826" cy="3239838"/>
            <wp:effectExtent l="0" t="0" r="6350" b="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05963" cy="3264200"/>
                    </a:xfrm>
                    <a:prstGeom prst="rect">
                      <a:avLst/>
                    </a:prstGeom>
                  </pic:spPr>
                </pic:pic>
              </a:graphicData>
            </a:graphic>
          </wp:inline>
        </w:drawing>
      </w:r>
    </w:p>
    <w:p w14:paraId="0FA52A67" w14:textId="41541F16" w:rsidR="00E80251" w:rsidRPr="00631464" w:rsidRDefault="007E1CC3" w:rsidP="000B5A37">
      <w:pPr>
        <w:pStyle w:val="Caption"/>
        <w:jc w:val="both"/>
        <w:rPr>
          <w:lang w:val="en-US"/>
        </w:rPr>
      </w:pPr>
      <w:r>
        <w:t xml:space="preserve">Figure </w:t>
      </w:r>
      <w:r w:rsidR="0098262D">
        <w:t>4</w:t>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73091C89" w:rsidR="00E71CEA" w:rsidRPr="00912D2D" w:rsidRDefault="00E80251" w:rsidP="000B5A37">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83578E">
        <w:rPr>
          <w:lang w:val="en-US"/>
        </w:rPr>
        <w:t>.</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1243BB">
        <w:rPr>
          <w:color w:val="000000" w:themeColor="text1"/>
          <w:lang w:val="en-US"/>
        </w:rPr>
        <w:t>Fig</w:t>
      </w:r>
      <w:r w:rsidR="00660C56" w:rsidRPr="001243BB">
        <w:rPr>
          <w:color w:val="000000" w:themeColor="text1"/>
          <w:lang w:val="en-US"/>
        </w:rPr>
        <w:t>. 3</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network topolog</w:t>
      </w:r>
      <w:r w:rsidR="008F0113">
        <w:rPr>
          <w:lang w:val="en-US"/>
        </w:rPr>
        <w:t>ies</w:t>
      </w:r>
      <w:r w:rsidR="002A455E">
        <w:rPr>
          <w:lang w:val="en-US"/>
        </w:rPr>
        <w:t xml:space="preserve">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377D4A">
        <w:rPr>
          <w:color w:val="000000" w:themeColor="text1"/>
          <w:lang w:val="en-US"/>
        </w:rPr>
        <w:t>Fig</w:t>
      </w:r>
      <w:r w:rsidR="00041AB1">
        <w:rPr>
          <w:lang w:val="en-US"/>
        </w:rPr>
        <w:t>.</w:t>
      </w:r>
      <w:r w:rsidR="00211E32">
        <w:rPr>
          <w:lang w:val="en-US"/>
        </w:rPr>
        <w:t xml:space="preserve"> 4</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0B5A37">
      <w:pPr>
        <w:jc w:val="both"/>
        <w:rPr>
          <w:lang w:val="en-US"/>
        </w:rPr>
      </w:pPr>
    </w:p>
    <w:p w14:paraId="24B299E8" w14:textId="487E8648" w:rsidR="00DE2C3C" w:rsidRDefault="00DE2C3C" w:rsidP="000B5A37">
      <w:pPr>
        <w:pStyle w:val="Heading2"/>
        <w:jc w:val="both"/>
        <w:rPr>
          <w:lang w:val="en-US"/>
        </w:rPr>
      </w:pPr>
      <w:r>
        <w:rPr>
          <w:lang w:val="en-US"/>
        </w:rPr>
        <w:t>Evaluation</w:t>
      </w:r>
      <w:r w:rsidR="00EC0E37">
        <w:rPr>
          <w:lang w:val="en-US"/>
        </w:rPr>
        <w:t xml:space="preserve"> on Test Datasets</w:t>
      </w:r>
    </w:p>
    <w:p w14:paraId="35188B1F" w14:textId="1DC71FEB" w:rsidR="00DE2C3C" w:rsidRDefault="000E5EF5" w:rsidP="000B5A37">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w:t>
      </w:r>
      <w:r w:rsidR="007B7ED1">
        <w:rPr>
          <w:lang w:val="en-US"/>
        </w:rPr>
        <w:t>models</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w:t>
      </w:r>
      <w:r w:rsidR="00BF6F60">
        <w:rPr>
          <w:lang w:val="en-US"/>
        </w:rPr>
        <w:t>s</w:t>
      </w:r>
      <w:r w:rsidR="00DE4210">
        <w:rPr>
          <w:lang w:val="en-US"/>
        </w:rPr>
        <w:t xml:space="preserv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bin</w:t>
      </w:r>
      <w:r w:rsidR="00BF6F60">
        <w:rPr>
          <w:lang w:val="en-US"/>
        </w:rPr>
        <w:t>s</w:t>
      </w:r>
      <w:r w:rsidR="00583135">
        <w:rPr>
          <w:lang w:val="en-US"/>
        </w:rPr>
        <w:t xml:space="preserve"> </w:t>
      </w:r>
      <w:r w:rsidR="00724F70">
        <w:rPr>
          <w:lang w:val="en-US"/>
        </w:rPr>
        <w:t>in histograms</w:t>
      </w:r>
      <w:r w:rsidR="009B5FBD">
        <w:rPr>
          <w:lang w:val="en-US"/>
        </w:rPr>
        <w:t xml:space="preserve"> in</w:t>
      </w:r>
      <w:r w:rsidR="00724F70">
        <w:rPr>
          <w:lang w:val="en-US"/>
        </w:rPr>
        <w:t xml:space="preserve">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w:t>
      </w:r>
      <w:r w:rsidR="0029388B">
        <w:rPr>
          <w:rFonts w:ascii="Helvetica Neue" w:hAnsi="Helvetica Neue" w:cs="Helvetica Neue"/>
          <w:color w:val="000000"/>
          <w:kern w:val="0"/>
          <w:sz w:val="26"/>
          <w:szCs w:val="26"/>
        </w:rPr>
        <w:t xml:space="preserve">matrices </w:t>
      </w:r>
      <w:r w:rsidR="0044709C">
        <w:rPr>
          <w:lang w:val="en-US"/>
        </w:rPr>
        <w:t xml:space="preserve">to evaluate the accuracy of classification of three </w:t>
      </w:r>
      <w:r w:rsidR="00B73180">
        <w:rPr>
          <w:lang w:val="en-US"/>
        </w:rPr>
        <w:t>networks.</w:t>
      </w:r>
      <w:r w:rsidR="000244BD">
        <w:rPr>
          <w:lang w:val="en-US"/>
        </w:rPr>
        <w:t xml:space="preserve"> As shown in </w:t>
      </w:r>
      <w:r w:rsidR="000244BD" w:rsidRPr="008D6F13">
        <w:rPr>
          <w:color w:val="000000" w:themeColor="text1"/>
          <w:lang w:val="en-US"/>
        </w:rPr>
        <w:t>Fig</w:t>
      </w:r>
      <w:r w:rsidR="00C358A4" w:rsidRPr="008D6F13">
        <w:rPr>
          <w:color w:val="000000" w:themeColor="text1"/>
          <w:lang w:val="en-US"/>
        </w:rPr>
        <w:t>. 5</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commentRangeStart w:id="10"/>
      <w:commentRangeStart w:id="11"/>
      <w:r w:rsidR="00DE5012" w:rsidRPr="00DE5012">
        <w:rPr>
          <w:color w:val="FF0000"/>
          <w:lang w:val="en-US"/>
        </w:rPr>
        <w:t>Fig</w:t>
      </w:r>
      <w:commentRangeEnd w:id="10"/>
      <w:r w:rsidR="00392E3D">
        <w:rPr>
          <w:rStyle w:val="CommentReference"/>
        </w:rPr>
        <w:commentReference w:id="10"/>
      </w:r>
      <w:commentRangeEnd w:id="11"/>
      <w:r w:rsidR="000E73CC">
        <w:rPr>
          <w:rStyle w:val="CommentReference"/>
        </w:rPr>
        <w:commentReference w:id="11"/>
      </w:r>
      <w:r w:rsidR="00DE5012">
        <w:rPr>
          <w:lang w:val="en-US"/>
        </w:rPr>
        <w:t>.</w:t>
      </w:r>
      <w:r w:rsidR="00887F82">
        <w:rPr>
          <w:lang w:val="en-US"/>
        </w:rPr>
        <w:t xml:space="preserve"> 5</w:t>
      </w:r>
      <w:r w:rsidR="00DE5012">
        <w:rPr>
          <w:lang w:val="en-US"/>
        </w:rPr>
        <w:t xml:space="preserve"> (</w:t>
      </w:r>
      <w:r w:rsidR="002207A1">
        <w:rPr>
          <w:lang w:val="en-US"/>
        </w:rPr>
        <w:t>a</w:t>
      </w:r>
      <w:r w:rsidR="00DE5012">
        <w:rPr>
          <w:lang w:val="en-US"/>
        </w:rPr>
        <w:t>)</w:t>
      </w:r>
      <w:r w:rsidR="002207A1">
        <w:rPr>
          <w:lang w:val="en-US"/>
        </w:rPr>
        <w:t>, (c), and (e),</w:t>
      </w:r>
      <w:r w:rsidR="00DE5012">
        <w:rPr>
          <w:lang w:val="en-US"/>
        </w:rPr>
        <w:t xml:space="preserve">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80508">
        <w:rPr>
          <w:lang w:val="en-US"/>
        </w:rPr>
        <w:t xml:space="preserve">As for </w:t>
      </w:r>
      <w:r w:rsidR="00B64248">
        <w:rPr>
          <w:lang w:val="en-US"/>
        </w:rPr>
        <w:t xml:space="preserve">AL </w:t>
      </w:r>
      <w:r w:rsidR="004A5ED0">
        <w:rPr>
          <w:lang w:val="en-US"/>
        </w:rPr>
        <w:t xml:space="preserve">corrupted </w:t>
      </w:r>
      <w:r w:rsidR="00D7523F">
        <w:rPr>
          <w:lang w:val="en-US"/>
        </w:rPr>
        <w:t>conditions</w:t>
      </w:r>
      <w:r w:rsidR="00B317D3">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5A051C54" w14:textId="77777777" w:rsidR="00D95C10" w:rsidRDefault="00D95C10" w:rsidP="000B5A37">
      <w:pPr>
        <w:jc w:val="both"/>
        <w:rPr>
          <w:lang w:val="en-US"/>
        </w:rPr>
      </w:pPr>
    </w:p>
    <w:p w14:paraId="1125C68E" w14:textId="77777777" w:rsidR="00D95C10" w:rsidRDefault="00D95C10" w:rsidP="000B5A37">
      <w:pPr>
        <w:jc w:val="both"/>
        <w:rPr>
          <w:lang w:val="en-US"/>
        </w:rPr>
      </w:pPr>
    </w:p>
    <w:p w14:paraId="147A4842" w14:textId="3BAB64A2" w:rsidR="00D95C10" w:rsidRDefault="00B21D6E" w:rsidP="000B5A37">
      <w:pPr>
        <w:jc w:val="both"/>
        <w:rPr>
          <w:lang w:val="en-US"/>
        </w:rPr>
      </w:pPr>
      <w:r>
        <w:rPr>
          <w:noProof/>
          <w:lang w:val="en-US"/>
        </w:rPr>
        <w:lastRenderedPageBreak/>
        <w:drawing>
          <wp:inline distT="0" distB="0" distL="0" distR="0" wp14:anchorId="01DFDF56" wp14:editId="40FCD99A">
            <wp:extent cx="5731510" cy="3007360"/>
            <wp:effectExtent l="0" t="0" r="0" b="2540"/>
            <wp:docPr id="1339301671" name="Picture 1" descr="A group of blue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01671" name="Picture 1" descr="A group of blue and white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007360"/>
                    </a:xfrm>
                    <a:prstGeom prst="rect">
                      <a:avLst/>
                    </a:prstGeom>
                  </pic:spPr>
                </pic:pic>
              </a:graphicData>
            </a:graphic>
          </wp:inline>
        </w:drawing>
      </w:r>
    </w:p>
    <w:p w14:paraId="0D4A595D" w14:textId="77777777" w:rsidR="00EF4254" w:rsidRDefault="00EF4254" w:rsidP="000B5A37">
      <w:pPr>
        <w:jc w:val="both"/>
        <w:rPr>
          <w:lang w:val="en-US"/>
        </w:rPr>
      </w:pPr>
    </w:p>
    <w:p w14:paraId="0D4CC7A9" w14:textId="5E41951B" w:rsidR="00604EE6" w:rsidRPr="00E5155A" w:rsidRDefault="00604EE6" w:rsidP="000B5A37">
      <w:pPr>
        <w:pStyle w:val="Caption"/>
        <w:jc w:val="both"/>
        <w:rPr>
          <w:lang w:val="en-US"/>
        </w:rPr>
      </w:pPr>
      <w:r>
        <w:t xml:space="preserve">Figure </w:t>
      </w:r>
      <w:r w:rsidR="002C0BE2">
        <w:t>5</w:t>
      </w:r>
      <w:r>
        <w:t xml:space="preserve">.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7605A2B6" w14:textId="16DF618A" w:rsidR="00F35096" w:rsidRPr="00F35096" w:rsidRDefault="00F35096" w:rsidP="000B5A37">
      <w:pPr>
        <w:jc w:val="both"/>
        <w:rPr>
          <w:color w:val="000000" w:themeColor="text1"/>
        </w:rPr>
      </w:pPr>
      <w:r w:rsidRPr="00F35096">
        <w:rPr>
          <w:color w:val="000000" w:themeColor="text1"/>
        </w:rPr>
        <w:t xml:space="preserve">We assessed the computational workload for inference, focusing on designing lightweight models suitable for low-power devices. Three models underwent testing on the CPU, and the results are presented in Table I. The longer training and inference times observed for SCNN and SMLP compared </w:t>
      </w:r>
      <w:r w:rsidR="00256828">
        <w:rPr>
          <w:color w:val="000000" w:themeColor="text1"/>
        </w:rPr>
        <w:t>with</w:t>
      </w:r>
      <w:r w:rsidRPr="00F35096">
        <w:rPr>
          <w:color w:val="000000" w:themeColor="text1"/>
        </w:rPr>
        <w:t xml:space="preserve"> CNN can be attributed to the regularized hardware architecture on the CPU, which fails to fully exploit the potential of</w:t>
      </w:r>
      <w:r w:rsidR="00AA5289">
        <w:rPr>
          <w:color w:val="000000" w:themeColor="text1"/>
        </w:rPr>
        <w:t xml:space="preserve"> SNN’s</w:t>
      </w:r>
      <w:r w:rsidRPr="00F35096">
        <w:rPr>
          <w:color w:val="000000" w:themeColor="text1"/>
        </w:rPr>
        <w:t xml:space="preserve"> sparsity. However, the sparsity of </w:t>
      </w:r>
      <w:r w:rsidR="00A31E0C">
        <w:rPr>
          <w:color w:val="000000" w:themeColor="text1"/>
        </w:rPr>
        <w:t>SNN</w:t>
      </w:r>
      <w:r w:rsidRPr="00F35096">
        <w:rPr>
          <w:color w:val="000000" w:themeColor="text1"/>
        </w:rPr>
        <w:t xml:space="preserve"> exhibits significant potential for accelerating inference on customized hardware implementations.</w:t>
      </w:r>
      <w:r>
        <w:rPr>
          <w:color w:val="000000" w:themeColor="text1"/>
        </w:rPr>
        <w:t xml:space="preserve"> </w:t>
      </w:r>
      <w:r w:rsidRPr="00F35096">
        <w:rPr>
          <w:color w:val="000000" w:themeColor="text1"/>
        </w:rPr>
        <w:t xml:space="preserve">Unlike the floating-point operations per neuron (FLOP/neuron) in CNN, which involves both multiplication and accumulation, FLOP/neuron in SNN requires only accumulation. The details of calculating FLOPs for each network are provided in the footnote of Table I. Nevertheless, the actual operations in SCNN are reduced by 20.5% compared to CNN with the same topology. </w:t>
      </w:r>
      <w:r w:rsidR="003D5D24">
        <w:rPr>
          <w:color w:val="000000" w:themeColor="text1"/>
        </w:rPr>
        <w:t>Notably</w:t>
      </w:r>
      <w:r w:rsidR="004637A7">
        <w:rPr>
          <w:color w:val="000000" w:themeColor="text1"/>
        </w:rPr>
        <w:t xml:space="preserve">, </w:t>
      </w:r>
      <w:r w:rsidR="001F5697">
        <w:rPr>
          <w:color w:val="000000" w:themeColor="text1"/>
        </w:rPr>
        <w:t xml:space="preserve">MACs in CNN </w:t>
      </w:r>
      <w:r w:rsidR="009B4771">
        <w:rPr>
          <w:color w:val="000000" w:themeColor="text1"/>
        </w:rPr>
        <w:t xml:space="preserve">also </w:t>
      </w:r>
      <w:r w:rsidR="00893D23">
        <w:rPr>
          <w:color w:val="000000" w:themeColor="text1"/>
        </w:rPr>
        <w:t xml:space="preserve">consume more </w:t>
      </w:r>
      <w:r w:rsidR="00092173">
        <w:rPr>
          <w:color w:val="000000" w:themeColor="text1"/>
        </w:rPr>
        <w:t xml:space="preserve">computing </w:t>
      </w:r>
      <w:r w:rsidR="00757EC8">
        <w:rPr>
          <w:color w:val="000000" w:themeColor="text1"/>
        </w:rPr>
        <w:t>clock cycles</w:t>
      </w:r>
      <w:r w:rsidR="0064648F">
        <w:rPr>
          <w:color w:val="000000" w:themeColor="text1"/>
        </w:rPr>
        <w:t xml:space="preserve"> on hardware</w:t>
      </w:r>
      <w:r w:rsidR="00757EC8">
        <w:rPr>
          <w:color w:val="000000" w:themeColor="text1"/>
        </w:rPr>
        <w:t xml:space="preserve"> </w:t>
      </w:r>
      <w:r w:rsidR="00E87CAB">
        <w:rPr>
          <w:color w:val="000000" w:themeColor="text1"/>
        </w:rPr>
        <w:t>than SNN</w:t>
      </w:r>
      <w:r w:rsidR="006C4C6C">
        <w:rPr>
          <w:color w:val="000000" w:themeColor="text1"/>
        </w:rPr>
        <w:t xml:space="preserve">. </w:t>
      </w:r>
      <w:r w:rsidR="00C81BC8">
        <w:rPr>
          <w:color w:val="000000" w:themeColor="text1"/>
        </w:rPr>
        <w:t>Besides,</w:t>
      </w:r>
      <w:r w:rsidR="00470BB4">
        <w:rPr>
          <w:color w:val="000000" w:themeColor="text1"/>
        </w:rPr>
        <w:t xml:space="preserve"> </w:t>
      </w:r>
      <w:r w:rsidR="00710E3C">
        <w:rPr>
          <w:color w:val="000000" w:themeColor="text1"/>
        </w:rPr>
        <w:t>additions</w:t>
      </w:r>
      <w:r w:rsidR="00447F6F">
        <w:rPr>
          <w:color w:val="000000" w:themeColor="text1"/>
        </w:rPr>
        <w:t xml:space="preserve"> in </w:t>
      </w:r>
      <w:r w:rsidR="007932B0">
        <w:rPr>
          <w:color w:val="000000" w:themeColor="text1"/>
        </w:rPr>
        <w:t>SNN</w:t>
      </w:r>
      <w:r w:rsidR="00C81BC8">
        <w:rPr>
          <w:color w:val="000000" w:themeColor="text1"/>
        </w:rPr>
        <w:t xml:space="preserve"> </w:t>
      </w:r>
      <w:r w:rsidRPr="00F35096">
        <w:rPr>
          <w:color w:val="000000" w:themeColor="text1"/>
        </w:rPr>
        <w:t>reduce hardware consumption compared to th</w:t>
      </w:r>
      <w:r w:rsidR="00A64C6F">
        <w:rPr>
          <w:color w:val="000000" w:themeColor="text1"/>
        </w:rPr>
        <w:t>e</w:t>
      </w:r>
      <w:r w:rsidRPr="00F35096">
        <w:rPr>
          <w:color w:val="000000" w:themeColor="text1"/>
        </w:rPr>
        <w:t xml:space="preserve"> MAC</w:t>
      </w:r>
      <w:r w:rsidR="004221E1">
        <w:rPr>
          <w:color w:val="000000" w:themeColor="text1"/>
        </w:rPr>
        <w:t>s</w:t>
      </w:r>
      <w:r w:rsidRPr="00F35096">
        <w:rPr>
          <w:color w:val="000000" w:themeColor="text1"/>
        </w:rPr>
        <w:t xml:space="preserve"> in CNN</w:t>
      </w:r>
      <w:r w:rsidR="00734DCA">
        <w:rPr>
          <w:color w:val="000000" w:themeColor="text1"/>
        </w:rPr>
        <w:t xml:space="preserve"> </w:t>
      </w:r>
      <w:r w:rsidR="00EE4E28">
        <w:rPr>
          <w:color w:val="000000" w:themeColor="text1"/>
        </w:rPr>
        <w:t xml:space="preserve">for </w:t>
      </w:r>
      <w:r w:rsidR="00A06C33">
        <w:rPr>
          <w:color w:val="000000" w:themeColor="text1"/>
        </w:rPr>
        <w:t>hardware implementation</w:t>
      </w:r>
      <w:r w:rsidRPr="00F35096">
        <w:rPr>
          <w:color w:val="000000" w:themeColor="text1"/>
        </w:rPr>
        <w:t>. The degree of improvement depends on the specific implementation of adders and multipliers.</w:t>
      </w:r>
    </w:p>
    <w:p w14:paraId="0A3D57EA" w14:textId="77777777" w:rsidR="008D77B8" w:rsidRDefault="008D77B8" w:rsidP="000B5A37">
      <w:pPr>
        <w:jc w:val="both"/>
        <w:rPr>
          <w:lang w:val="en-US"/>
        </w:rPr>
      </w:pPr>
    </w:p>
    <w:p w14:paraId="00F1ABF2" w14:textId="1D3975CE" w:rsidR="00867610" w:rsidRPr="008B2B73" w:rsidRDefault="00EC212A" w:rsidP="000B5A37">
      <w:pPr>
        <w:pStyle w:val="Caption"/>
        <w:keepNext/>
        <w:spacing w:after="0"/>
        <w:jc w:val="both"/>
        <w:sectPr w:rsidR="00867610" w:rsidRPr="008B2B73" w:rsidSect="00FD6827">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0B5A37">
      <w:pPr>
        <w:jc w:val="both"/>
        <w:rPr>
          <w:sz w:val="18"/>
          <w:szCs w:val="18"/>
          <w:lang w:val="en-US"/>
        </w:rPr>
        <w:sectPr w:rsidR="00867610" w:rsidSect="00FD6827">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0B5A37">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0B5A37">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0B5A37">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0B5A37">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0B5A37">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0B5A37">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0B5A37">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0B5A37">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0B5A37">
            <w:pPr>
              <w:jc w:val="both"/>
              <w:rPr>
                <w:sz w:val="18"/>
                <w:szCs w:val="18"/>
                <w:lang w:val="en-US"/>
              </w:rPr>
            </w:pPr>
            <w:r>
              <w:rPr>
                <w:sz w:val="18"/>
                <w:szCs w:val="18"/>
                <w:lang w:val="en-US"/>
              </w:rPr>
              <w:t>0.043</w:t>
            </w:r>
            <w:r w:rsidR="00F30717">
              <w:rPr>
                <w:sz w:val="18"/>
                <w:szCs w:val="18"/>
                <w:lang w:val="en-US"/>
              </w:rPr>
              <w:t xml:space="preserve"> ms</w:t>
            </w:r>
          </w:p>
        </w:tc>
        <w:tc>
          <w:tcPr>
            <w:tcW w:w="2925" w:type="dxa"/>
          </w:tcPr>
          <w:p w14:paraId="2CDCB3FC" w14:textId="1816063E" w:rsidR="00AA1F97" w:rsidRPr="003128C9" w:rsidRDefault="001D5BCE" w:rsidP="000B5A37">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 xml:space="preserve">750 </w:t>
            </w:r>
            <w:r w:rsidR="00E20805">
              <w:rPr>
                <w:sz w:val="18"/>
                <w:szCs w:val="18"/>
                <w:lang w:val="en-US"/>
              </w:rPr>
              <w:t>FLOP</w:t>
            </w:r>
            <w:r w:rsidR="00E80787">
              <w:rPr>
                <w:sz w:val="18"/>
                <w:szCs w:val="18"/>
                <w:lang w:val="en-US"/>
              </w:rPr>
              <w:t>s</w:t>
            </w:r>
            <w:r w:rsidR="006B1A28">
              <w:rPr>
                <w:sz w:val="18"/>
                <w:szCs w:val="18"/>
                <w:lang w:val="en-US"/>
              </w:rPr>
              <w:t xml:space="preserve"> </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0B5A37">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0B5A37">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0B5A37">
            <w:pPr>
              <w:jc w:val="both"/>
              <w:rPr>
                <w:sz w:val="18"/>
                <w:szCs w:val="18"/>
                <w:lang w:val="en-US"/>
              </w:rPr>
            </w:pPr>
            <w:r>
              <w:rPr>
                <w:sz w:val="18"/>
                <w:szCs w:val="18"/>
                <w:lang w:val="en-US"/>
              </w:rPr>
              <w:t>0.41</w:t>
            </w:r>
            <w:r w:rsidR="00F30717">
              <w:rPr>
                <w:sz w:val="18"/>
                <w:szCs w:val="18"/>
                <w:lang w:val="en-US"/>
              </w:rPr>
              <w:t xml:space="preserve"> ms</w:t>
            </w:r>
          </w:p>
        </w:tc>
        <w:tc>
          <w:tcPr>
            <w:tcW w:w="2925" w:type="dxa"/>
          </w:tcPr>
          <w:p w14:paraId="33BB387A" w14:textId="450C582E" w:rsidR="00AA1F97" w:rsidRPr="007A1798" w:rsidRDefault="001D5BCE" w:rsidP="000B5A37">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A82590">
              <w:rPr>
                <w:sz w:val="18"/>
                <w:szCs w:val="18"/>
                <w:lang w:val="en-US"/>
              </w:rPr>
              <w:t xml:space="preserve"> </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0B5A37">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0B5A37">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0B5A37">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0B5A37">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0B5A37">
            <w:pPr>
              <w:jc w:val="both"/>
              <w:rPr>
                <w:sz w:val="18"/>
                <w:szCs w:val="18"/>
                <w:lang w:val="en-US"/>
              </w:rPr>
            </w:pPr>
            <w:r>
              <w:rPr>
                <w:sz w:val="18"/>
                <w:szCs w:val="18"/>
                <w:lang w:val="en-US"/>
              </w:rPr>
              <w:t>0.064</w:t>
            </w:r>
            <w:r w:rsidR="00F30717">
              <w:rPr>
                <w:sz w:val="18"/>
                <w:szCs w:val="18"/>
                <w:lang w:val="en-US"/>
              </w:rPr>
              <w:t xml:space="preserve"> ms</w:t>
            </w:r>
          </w:p>
        </w:tc>
        <w:tc>
          <w:tcPr>
            <w:tcW w:w="2925" w:type="dxa"/>
          </w:tcPr>
          <w:p w14:paraId="3271EC51" w14:textId="1AD35BC8" w:rsidR="00AA1F97" w:rsidRPr="00E216B6" w:rsidRDefault="001D5BCE" w:rsidP="000B5A37">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0B5A37">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0B5A37">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AC_conv)×2+</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MAC_fc×2</m:t>
                </m:r>
              </m:e>
            </m:nary>
          </m:e>
        </m:nary>
      </m:oMath>
      <w:r w:rsidR="005D5AB9">
        <w:rPr>
          <w:sz w:val="16"/>
          <w:szCs w:val="16"/>
          <w:lang w:val="en-US"/>
        </w:rPr>
        <w:t xml:space="preserve">, 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_conv=</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fc=2×I×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0B5A37">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_conv×r+</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_fc×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Spikes in the layer over all timesteps</m:t>
            </m:r>
          </m:num>
          <m:den>
            <m:r>
              <w:rPr>
                <w:rFonts w:ascii="Cambria Math" w:hAnsi="Cambria Math"/>
                <w:sz w:val="16"/>
                <w:szCs w:val="16"/>
                <w:lang w:val="en-US"/>
              </w:rPr>
              <m:t>#neurons of the layer</m:t>
            </m:r>
          </m:den>
        </m:f>
      </m:oMath>
      <w:r w:rsidR="00CD14F4">
        <w:rPr>
          <w:sz w:val="16"/>
          <w:szCs w:val="16"/>
          <w:lang w:val="en-US"/>
        </w:rPr>
        <w:t>.</w:t>
      </w:r>
    </w:p>
    <w:p w14:paraId="5F66B708" w14:textId="7F7BB8C6" w:rsidR="00CD14F4" w:rsidRPr="00035593" w:rsidRDefault="00A91A93" w:rsidP="000B5A37">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_fc×r</m:t>
            </m:r>
          </m:e>
        </m:nary>
        <m:r>
          <w:rPr>
            <w:rFonts w:ascii="Cambria Math" w:hAnsi="Cambria Math"/>
            <w:sz w:val="16"/>
            <w:szCs w:val="16"/>
            <w:lang w:val="en-US"/>
          </w:rPr>
          <m:t>.</m:t>
        </m:r>
      </m:oMath>
    </w:p>
    <w:p w14:paraId="045EA695" w14:textId="77777777" w:rsidR="00E80787" w:rsidRDefault="00E80787" w:rsidP="000B5A37">
      <w:pPr>
        <w:pStyle w:val="Heading2"/>
        <w:jc w:val="both"/>
        <w:rPr>
          <w:lang w:val="en-US"/>
        </w:rPr>
      </w:pPr>
    </w:p>
    <w:p w14:paraId="0B04F5D2" w14:textId="6F9D65FE" w:rsidR="00DE2C3C" w:rsidRDefault="00DE2C3C" w:rsidP="000B5A37">
      <w:pPr>
        <w:pStyle w:val="Heading2"/>
        <w:jc w:val="both"/>
        <w:rPr>
          <w:lang w:val="en-US"/>
        </w:rPr>
      </w:pPr>
      <w:r>
        <w:rPr>
          <w:lang w:val="en-US"/>
        </w:rPr>
        <w:t>Conclusion</w:t>
      </w:r>
    </w:p>
    <w:p w14:paraId="19CC9D10" w14:textId="5DEC8EA6" w:rsidR="00864E5A" w:rsidRDefault="00411F48" w:rsidP="000B5A37">
      <w:pPr>
        <w:jc w:val="both"/>
        <w:rPr>
          <w:lang w:val="en-US"/>
        </w:rPr>
      </w:pPr>
      <w:r w:rsidRPr="00411F48">
        <w:rPr>
          <w:lang w:val="en-US"/>
        </w:rPr>
        <w:t>We employed a low-cost SPAD array for hand gesture imaging and recognition using lightweight S</w:t>
      </w:r>
      <w:r w:rsidR="00D0691D">
        <w:rPr>
          <w:lang w:val="en-US"/>
        </w:rPr>
        <w:t>C</w:t>
      </w:r>
      <w:r w:rsidRPr="00411F48">
        <w:rPr>
          <w:lang w:val="en-US"/>
        </w:rPr>
        <w:t>NN</w:t>
      </w:r>
      <w:r w:rsidR="00167202">
        <w:rPr>
          <w:lang w:val="en-US"/>
        </w:rPr>
        <w:t xml:space="preserve"> and S</w:t>
      </w:r>
      <w:r w:rsidR="007021A6">
        <w:rPr>
          <w:lang w:val="en-US"/>
        </w:rPr>
        <w:t>MLP</w:t>
      </w:r>
      <w:r w:rsidR="0087088C">
        <w:rPr>
          <w:lang w:val="en-US"/>
        </w:rPr>
        <w:t xml:space="preserve"> mode</w:t>
      </w:r>
      <w:r w:rsidR="003C3BE1">
        <w:rPr>
          <w:lang w:val="en-US"/>
        </w:rPr>
        <w:t>ls</w:t>
      </w:r>
      <w:r w:rsidRPr="00411F48">
        <w:rPr>
          <w:lang w:val="en-US"/>
        </w:rPr>
        <w:t>. We revealed that the low-cost</w:t>
      </w:r>
      <w:r w:rsidR="00687A3B">
        <w:rPr>
          <w:lang w:val="en-US"/>
        </w:rPr>
        <w:t xml:space="preserve">, </w:t>
      </w:r>
      <w:r w:rsidR="00687A3B" w:rsidRPr="00411F48">
        <w:rPr>
          <w:lang w:val="en-US"/>
        </w:rPr>
        <w:t xml:space="preserve">low spatial resolution </w:t>
      </w:r>
      <w:r w:rsidRPr="00411F48">
        <w:rPr>
          <w:lang w:val="en-US"/>
        </w:rPr>
        <w:t>SPAD sensor can accurately classify 10</w:t>
      </w:r>
      <w:r w:rsidR="00B23F38">
        <w:rPr>
          <w:lang w:val="en-US"/>
        </w:rPr>
        <w:t xml:space="preserve"> </w:t>
      </w:r>
      <w:r w:rsidRPr="00411F48">
        <w:rPr>
          <w:lang w:val="en-US"/>
        </w:rPr>
        <w:t>gesture</w:t>
      </w:r>
      <w:r w:rsidR="00B23F38">
        <w:rPr>
          <w:lang w:val="en-US"/>
        </w:rPr>
        <w:t>s</w:t>
      </w:r>
      <w:r w:rsidR="007E48D8">
        <w:rPr>
          <w:lang w:val="en-US"/>
        </w:rPr>
        <w:t xml:space="preserve">. </w:t>
      </w:r>
      <w:r w:rsidRPr="00411F48">
        <w:rPr>
          <w:lang w:val="en-US"/>
        </w:rPr>
        <w:t>Our SNN models present fewer FLOPs</w:t>
      </w:r>
      <w:r w:rsidR="00033281">
        <w:rPr>
          <w:lang w:val="en-US"/>
        </w:rPr>
        <w:t xml:space="preserve"> than </w:t>
      </w:r>
      <w:r w:rsidR="00136D35">
        <w:rPr>
          <w:lang w:val="en-US"/>
        </w:rPr>
        <w:t>vanilla</w:t>
      </w:r>
      <w:r w:rsidR="006F1C6A">
        <w:rPr>
          <w:lang w:val="en-US"/>
        </w:rPr>
        <w:t xml:space="preserve"> </w:t>
      </w:r>
      <w:r w:rsidR="00033281">
        <w:rPr>
          <w:lang w:val="en-US"/>
        </w:rPr>
        <w:t>CNN</w:t>
      </w:r>
      <w:r w:rsidRPr="00411F48">
        <w:rPr>
          <w:lang w:val="en-US"/>
        </w:rPr>
        <w:t xml:space="preserve"> while maintaining comparable inference accuracy</w:t>
      </w:r>
      <w:r w:rsidR="00AB22DB">
        <w:rPr>
          <w:lang w:val="en-US"/>
        </w:rPr>
        <w:t xml:space="preserve">. </w:t>
      </w:r>
      <w:r w:rsidR="00B96272">
        <w:rPr>
          <w:lang w:val="en-US"/>
        </w:rPr>
        <w:t>We</w:t>
      </w:r>
      <w:r w:rsidR="0029281E">
        <w:rPr>
          <w:lang w:val="en-US"/>
        </w:rPr>
        <w:t xml:space="preserve"> </w:t>
      </w:r>
      <w:r w:rsidR="009C68E7">
        <w:rPr>
          <w:lang w:val="en-US"/>
        </w:rPr>
        <w:t>evaluate</w:t>
      </w:r>
      <w:r w:rsidR="008E3B08">
        <w:rPr>
          <w:lang w:val="en-US"/>
        </w:rPr>
        <w:t>d</w:t>
      </w:r>
      <w:r w:rsidR="009C68E7">
        <w:rPr>
          <w:lang w:val="en-US"/>
        </w:rPr>
        <w:t xml:space="preserve"> the accuracy </w:t>
      </w:r>
      <w:r w:rsidR="008554D2">
        <w:rPr>
          <w:lang w:val="en-US"/>
        </w:rPr>
        <w:t xml:space="preserve">with and without AL </w:t>
      </w:r>
      <w:r w:rsidR="002B5C90">
        <w:rPr>
          <w:lang w:val="en-US"/>
        </w:rPr>
        <w:t xml:space="preserve">to </w:t>
      </w:r>
      <w:r w:rsidR="00503A04">
        <w:rPr>
          <w:lang w:val="en-US"/>
        </w:rPr>
        <w:t xml:space="preserve">mimic real-world </w:t>
      </w:r>
      <w:r w:rsidR="00AF4C3A">
        <w:rPr>
          <w:lang w:val="en-US"/>
        </w:rPr>
        <w:t>conditions</w:t>
      </w:r>
      <w:r w:rsidR="006304B6">
        <w:rPr>
          <w:lang w:val="en-US"/>
        </w:rPr>
        <w:t xml:space="preserve">. </w:t>
      </w:r>
      <w:r w:rsidRPr="00411F48">
        <w:rPr>
          <w:lang w:val="en-US"/>
        </w:rPr>
        <w:t xml:space="preserve">This compact imaging scheme and </w:t>
      </w:r>
      <w:r w:rsidR="00B85B23">
        <w:rPr>
          <w:lang w:val="en-US"/>
        </w:rPr>
        <w:t>data processing pipeline</w:t>
      </w:r>
      <w:r w:rsidRPr="00411F48">
        <w:rPr>
          <w:lang w:val="en-US"/>
        </w:rPr>
        <w:t xml:space="preserve"> will enable more challenging applications, such as dynamic recognition with </w:t>
      </w:r>
      <w:r w:rsidR="00763C91">
        <w:rPr>
          <w:lang w:val="en-US"/>
        </w:rPr>
        <w:t>more</w:t>
      </w:r>
      <w:r w:rsidRPr="00411F48">
        <w:rPr>
          <w:lang w:val="en-US"/>
        </w:rPr>
        <w:t xml:space="preserve"> </w:t>
      </w:r>
      <w:r w:rsidR="0045033D" w:rsidRPr="00411F48">
        <w:rPr>
          <w:lang w:val="en-US"/>
        </w:rPr>
        <w:t>gesture</w:t>
      </w:r>
      <w:r w:rsidR="005920CC">
        <w:rPr>
          <w:lang w:val="en-US"/>
        </w:rPr>
        <w:t>s</w:t>
      </w:r>
      <w:r w:rsidRPr="00411F48">
        <w:rPr>
          <w:lang w:val="en-US"/>
        </w:rPr>
        <w:t xml:space="preserve">, seeing through fog and obstacles, and non-line-of-sight sensing. Also, due to </w:t>
      </w:r>
      <w:r w:rsidR="004021F7">
        <w:rPr>
          <w:lang w:val="en-US"/>
        </w:rPr>
        <w:t>the proposed model’s compact</w:t>
      </w:r>
      <w:r w:rsidR="00D7659C">
        <w:rPr>
          <w:lang w:val="en-US"/>
        </w:rPr>
        <w:t xml:space="preserve"> size and </w:t>
      </w:r>
      <w:r w:rsidR="000F5BD6">
        <w:rPr>
          <w:lang w:val="en-US"/>
        </w:rPr>
        <w:t>the</w:t>
      </w:r>
      <w:r w:rsidR="00D7659C">
        <w:rPr>
          <w:lang w:val="en-US"/>
        </w:rPr>
        <w:t xml:space="preserve"> </w:t>
      </w:r>
      <w:r w:rsidR="00256869">
        <w:rPr>
          <w:lang w:val="en-US"/>
        </w:rPr>
        <w:t xml:space="preserve">sparsity, </w:t>
      </w:r>
      <w:r w:rsidR="00C03287">
        <w:rPr>
          <w:lang w:val="en-US"/>
        </w:rPr>
        <w:t>it</w:t>
      </w:r>
      <w:r w:rsidRPr="00411F48">
        <w:rPr>
          <w:lang w:val="en-US"/>
        </w:rPr>
        <w:t xml:space="preserve"> can be integrated into firmware or co-processors for on-chip processing. We</w:t>
      </w:r>
      <w:r w:rsidR="006C16E4">
        <w:rPr>
          <w:lang w:val="en-US"/>
        </w:rPr>
        <w:t xml:space="preserve"> believe that</w:t>
      </w:r>
      <w:r w:rsidRPr="00411F48">
        <w:rPr>
          <w:lang w:val="en-US"/>
        </w:rPr>
        <w:t xml:space="preserve"> this work paves the way for the future work mentioned.</w:t>
      </w:r>
    </w:p>
    <w:p w14:paraId="16E43507" w14:textId="77777777" w:rsidR="00411F48" w:rsidRDefault="00411F48" w:rsidP="000B5A37">
      <w:pPr>
        <w:jc w:val="both"/>
        <w:rPr>
          <w:lang w:val="en-US"/>
        </w:rPr>
      </w:pPr>
    </w:p>
    <w:p w14:paraId="1381EF51" w14:textId="77777777" w:rsidR="00105850" w:rsidRDefault="003327A0" w:rsidP="000B5A37">
      <w:pPr>
        <w:pStyle w:val="Heading2"/>
        <w:jc w:val="both"/>
        <w:rPr>
          <w:lang w:val="en-US"/>
        </w:rPr>
      </w:pPr>
      <w:r>
        <w:rPr>
          <w:lang w:val="en-US"/>
        </w:rPr>
        <w:t>Reference</w:t>
      </w:r>
    </w:p>
    <w:p w14:paraId="20DDCD2E" w14:textId="77777777" w:rsidR="00143F78" w:rsidRPr="00143F78" w:rsidRDefault="00105850" w:rsidP="00143F78">
      <w:pPr>
        <w:pStyle w:val="Bibliography"/>
        <w:rPr>
          <w:rFonts w:ascii="Calibri Light" w:hAnsiTheme="majorHAnsi" w:cs="Calibri Light"/>
          <w:color w:val="000000"/>
          <w:sz w:val="26"/>
        </w:rPr>
      </w:pPr>
      <w:r w:rsidRPr="00F346A6">
        <w:rPr>
          <w:color w:val="000000" w:themeColor="text1"/>
          <w:lang w:val="en-US"/>
        </w:rPr>
        <w:fldChar w:fldCharType="begin"/>
      </w:r>
      <w:r w:rsidR="00143F78">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143F78" w:rsidRPr="00143F78">
        <w:rPr>
          <w:rFonts w:ascii="Calibri Light" w:hAnsiTheme="majorHAnsi" w:cs="Calibri Light"/>
          <w:color w:val="000000"/>
          <w:sz w:val="26"/>
        </w:rPr>
        <w:t>[1]</w:t>
      </w:r>
      <w:r w:rsidR="00143F78" w:rsidRPr="00143F78">
        <w:rPr>
          <w:rFonts w:ascii="Calibri Light" w:hAnsiTheme="majorHAnsi" w:cs="Calibri Light"/>
          <w:color w:val="000000"/>
          <w:sz w:val="26"/>
        </w:rPr>
        <w:tab/>
        <w:t xml:space="preserve">S. Afshar, T. J. Hamilton, L. Davis, A. Van Schaik, and D. Delic, ‘Event-Based Processing of Single Photon Avalanche Diode Sensors’, </w:t>
      </w:r>
      <w:r w:rsidR="00143F78" w:rsidRPr="00143F78">
        <w:rPr>
          <w:rFonts w:ascii="Calibri Light" w:hAnsiTheme="majorHAnsi" w:cs="Calibri Light"/>
          <w:i/>
          <w:iCs/>
          <w:color w:val="000000"/>
          <w:sz w:val="26"/>
        </w:rPr>
        <w:t>IEEE Sens. J.</w:t>
      </w:r>
      <w:r w:rsidR="00143F78" w:rsidRPr="00143F78">
        <w:rPr>
          <w:rFonts w:ascii="Calibri Light" w:hAnsiTheme="majorHAnsi" w:cs="Calibri Light"/>
          <w:color w:val="000000"/>
          <w:sz w:val="26"/>
        </w:rPr>
        <w:t>, vol. 20, no. 14, pp. 7677–7691, 2020, doi: 10.1109/JSEN.2020.2979761.</w:t>
      </w:r>
    </w:p>
    <w:p w14:paraId="781526E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w:t>
      </w:r>
      <w:r w:rsidRPr="00143F78">
        <w:rPr>
          <w:rFonts w:ascii="Calibri Light" w:hAnsiTheme="majorHAnsi" w:cs="Calibri Light"/>
          <w:color w:val="000000"/>
          <w:sz w:val="26"/>
        </w:rPr>
        <w:tab/>
        <w:t xml:space="preserve">S. Singh, A. Sarma, S. Lu, A. Sengupta, V. Narayanan, and C. R. Das, ‘Gesture-SNN: Co-optimizing accuracy, latency and energy of SNNs for neuromorphic vision sensors’, in </w:t>
      </w:r>
      <w:r w:rsidRPr="00143F78">
        <w:rPr>
          <w:rFonts w:ascii="Calibri Light" w:hAnsiTheme="majorHAnsi" w:cs="Calibri Light"/>
          <w:i/>
          <w:iCs/>
          <w:color w:val="000000"/>
          <w:sz w:val="26"/>
        </w:rPr>
        <w:t>2021 IEEE/ACM International Symposium on Low Power Electronics and Design (ISLPED)</w:t>
      </w:r>
      <w:r w:rsidRPr="00143F78">
        <w:rPr>
          <w:rFonts w:ascii="Calibri Light" w:hAnsiTheme="majorHAnsi" w:cs="Calibri Light"/>
          <w:color w:val="000000"/>
          <w:sz w:val="26"/>
        </w:rPr>
        <w:t>, 2021, pp. 1–6. doi: 10.1109/ISLPED52811.2021.9502506.</w:t>
      </w:r>
    </w:p>
    <w:p w14:paraId="5E82E19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3]</w:t>
      </w:r>
      <w:r w:rsidRPr="00143F78">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143F78">
        <w:rPr>
          <w:rFonts w:ascii="Calibri Light" w:hAnsiTheme="majorHAnsi" w:cs="Calibri Light"/>
          <w:i/>
          <w:iCs/>
          <w:color w:val="000000"/>
          <w:sz w:val="26"/>
        </w:rPr>
        <w:t>IEEE Sens. J.</w:t>
      </w:r>
      <w:r w:rsidRPr="00143F78">
        <w:rPr>
          <w:rFonts w:ascii="Calibri Light" w:hAnsiTheme="majorHAnsi" w:cs="Calibri Light"/>
          <w:color w:val="000000"/>
          <w:sz w:val="26"/>
        </w:rPr>
        <w:t>, vol. 21, no. 18, pp. 20578–20588, 2021.</w:t>
      </w:r>
    </w:p>
    <w:p w14:paraId="5E15E83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4]</w:t>
      </w:r>
      <w:r w:rsidRPr="00143F78">
        <w:rPr>
          <w:rFonts w:ascii="Calibri Light" w:hAnsiTheme="majorHAnsi" w:cs="Calibri Light"/>
          <w:color w:val="000000"/>
          <w:sz w:val="26"/>
        </w:rPr>
        <w:tab/>
        <w:t xml:space="preserve">Y. Lin and E. Charbon, ‘Spiking Neural Networks for Active Time-Resolved SPAD Imaging’,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8147–8156.</w:t>
      </w:r>
    </w:p>
    <w:p w14:paraId="097AC8A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5]</w:t>
      </w:r>
      <w:r w:rsidRPr="00143F78">
        <w:rPr>
          <w:rFonts w:ascii="Calibri Light" w:hAnsiTheme="majorHAnsi" w:cs="Calibri Light"/>
          <w:color w:val="000000"/>
          <w:sz w:val="26"/>
        </w:rPr>
        <w:tab/>
        <w:t xml:space="preserve">J. K. Eshraghi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aining spiking neural networks using lessons from deep learning’, </w:t>
      </w:r>
      <w:r w:rsidRPr="00143F78">
        <w:rPr>
          <w:rFonts w:ascii="Calibri Light" w:hAnsiTheme="majorHAnsi" w:cs="Calibri Light"/>
          <w:i/>
          <w:iCs/>
          <w:color w:val="000000"/>
          <w:sz w:val="26"/>
        </w:rPr>
        <w:t>Proc. IEEE</w:t>
      </w:r>
      <w:r w:rsidRPr="00143F78">
        <w:rPr>
          <w:rFonts w:ascii="Calibri Light" w:hAnsiTheme="majorHAnsi" w:cs="Calibri Light"/>
          <w:color w:val="000000"/>
          <w:sz w:val="26"/>
        </w:rPr>
        <w:t>, 2023.</w:t>
      </w:r>
    </w:p>
    <w:p w14:paraId="4670380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6]</w:t>
      </w:r>
      <w:r w:rsidRPr="00143F78">
        <w:rPr>
          <w:rFonts w:ascii="Calibri Light" w:hAnsiTheme="majorHAnsi" w:cs="Calibri Light"/>
          <w:color w:val="000000"/>
          <w:sz w:val="26"/>
        </w:rPr>
        <w:tab/>
        <w:t xml:space="preserve">J. Pe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owards artificial general intelligence with hybrid Tianjic chip architecture’, </w:t>
      </w:r>
      <w:r w:rsidRPr="00143F78">
        <w:rPr>
          <w:rFonts w:ascii="Calibri Light" w:hAnsiTheme="majorHAnsi" w:cs="Calibri Light"/>
          <w:i/>
          <w:iCs/>
          <w:color w:val="000000"/>
          <w:sz w:val="26"/>
        </w:rPr>
        <w:t>Nature</w:t>
      </w:r>
      <w:r w:rsidRPr="00143F78">
        <w:rPr>
          <w:rFonts w:ascii="Calibri Light" w:hAnsiTheme="majorHAnsi" w:cs="Calibri Light"/>
          <w:color w:val="000000"/>
          <w:sz w:val="26"/>
        </w:rPr>
        <w:t>, vol. 572, no. 7767, pp. 106–111, 2019.</w:t>
      </w:r>
    </w:p>
    <w:p w14:paraId="5A227FC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7]</w:t>
      </w:r>
      <w:r w:rsidRPr="00143F78">
        <w:rPr>
          <w:rFonts w:ascii="Calibri Light" w:hAnsiTheme="majorHAnsi" w:cs="Calibri Light"/>
          <w:color w:val="000000"/>
          <w:sz w:val="26"/>
        </w:rPr>
        <w:tab/>
        <w:t xml:space="preserve">F. Akopy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uenorth: Design and tool flow of a 65 mw 1 million neuron programmable neurosynaptic chip’, </w:t>
      </w:r>
      <w:r w:rsidRPr="00143F78">
        <w:rPr>
          <w:rFonts w:ascii="Calibri Light" w:hAnsiTheme="majorHAnsi" w:cs="Calibri Light"/>
          <w:i/>
          <w:iCs/>
          <w:color w:val="000000"/>
          <w:sz w:val="26"/>
        </w:rPr>
        <w:t>IEEE Trans. Comput.-Aided Des. Integr. Circuits Syst.</w:t>
      </w:r>
      <w:r w:rsidRPr="00143F78">
        <w:rPr>
          <w:rFonts w:ascii="Calibri Light" w:hAnsiTheme="majorHAnsi" w:cs="Calibri Light"/>
          <w:color w:val="000000"/>
          <w:sz w:val="26"/>
        </w:rPr>
        <w:t>, vol. 34, no. 10, pp. 1537–1557, 2015.</w:t>
      </w:r>
    </w:p>
    <w:p w14:paraId="788D76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8]</w:t>
      </w:r>
      <w:r w:rsidRPr="00143F78">
        <w:rPr>
          <w:rFonts w:ascii="Calibri Light" w:hAnsiTheme="majorHAnsi" w:cs="Calibri Light"/>
          <w:color w:val="000000"/>
          <w:sz w:val="26"/>
        </w:rPr>
        <w:tab/>
        <w:t xml:space="preserve">M. Davies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Loihi: A neuromorphic manycore processor with on-chip learning’, </w:t>
      </w:r>
      <w:r w:rsidRPr="00143F78">
        <w:rPr>
          <w:rFonts w:ascii="Calibri Light" w:hAnsiTheme="majorHAnsi" w:cs="Calibri Light"/>
          <w:i/>
          <w:iCs/>
          <w:color w:val="000000"/>
          <w:sz w:val="26"/>
        </w:rPr>
        <w:t>Ieee Micro</w:t>
      </w:r>
      <w:r w:rsidRPr="00143F78">
        <w:rPr>
          <w:rFonts w:ascii="Calibri Light" w:hAnsiTheme="majorHAnsi" w:cs="Calibri Light"/>
          <w:color w:val="000000"/>
          <w:sz w:val="26"/>
        </w:rPr>
        <w:t>, vol. 38, no. 1, pp. 82–99, 2018.</w:t>
      </w:r>
    </w:p>
    <w:p w14:paraId="6602FC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9]</w:t>
      </w:r>
      <w:r w:rsidRPr="00143F78">
        <w:rPr>
          <w:rFonts w:ascii="Calibri Light" w:hAnsiTheme="majorHAnsi" w:cs="Calibri Light"/>
          <w:color w:val="000000"/>
          <w:sz w:val="26"/>
        </w:rPr>
        <w:tab/>
        <w:t xml:space="preserve">A. M. George, D. Banerjee, S. Dey, A. Mukherjee, and P. Balamurali, ‘A reservoir-based convolutional spiking neural network for gesture recognition from dvs input’,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1B9884A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0]</w:t>
      </w:r>
      <w:r w:rsidRPr="00143F78">
        <w:rPr>
          <w:rFonts w:ascii="Calibri Light" w:hAnsiTheme="majorHAnsi" w:cs="Calibri Light"/>
          <w:color w:val="000000"/>
          <w:sz w:val="26"/>
        </w:rPr>
        <w:tab/>
        <w:t xml:space="preserve">A. Amir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low power, fully event-based gesture recognition system’, in </w:t>
      </w:r>
      <w:r w:rsidRPr="00143F78">
        <w:rPr>
          <w:rFonts w:ascii="Calibri Light" w:hAnsiTheme="majorHAnsi" w:cs="Calibri Light"/>
          <w:i/>
          <w:iCs/>
          <w:color w:val="000000"/>
          <w:sz w:val="26"/>
        </w:rPr>
        <w:t>Proceedings of the IEEE conference on computer vision and pattern recognition</w:t>
      </w:r>
      <w:r w:rsidRPr="00143F78">
        <w:rPr>
          <w:rFonts w:ascii="Calibri Light" w:hAnsiTheme="majorHAnsi" w:cs="Calibri Light"/>
          <w:color w:val="000000"/>
          <w:sz w:val="26"/>
        </w:rPr>
        <w:t>, 2017, pp. 7243–7252.</w:t>
      </w:r>
    </w:p>
    <w:p w14:paraId="4526DB9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lastRenderedPageBreak/>
        <w:t>[11]</w:t>
      </w:r>
      <w:r w:rsidRPr="00143F78">
        <w:rPr>
          <w:rFonts w:ascii="Calibri Light" w:hAnsiTheme="majorHAnsi" w:cs="Calibri Light"/>
          <w:color w:val="000000"/>
          <w:sz w:val="26"/>
        </w:rPr>
        <w:tab/>
        <w:t xml:space="preserve">R. Massa, A. Marchisio, M. Martina, and M. Shafique, ‘An efficient spiking neural network for recognizing gestures with a dvs camera on the loihi neuromorphic processor’,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7EC2AAD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2]</w:t>
      </w:r>
      <w:r w:rsidRPr="00143F78">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143F78">
        <w:rPr>
          <w:rFonts w:ascii="Calibri Light" w:hAnsiTheme="majorHAnsi" w:cs="Calibri Light"/>
          <w:i/>
          <w:iCs/>
          <w:color w:val="000000"/>
          <w:sz w:val="26"/>
        </w:rPr>
        <w:t>Proceedings of the IEEE/CVF Conference on Computer Vision and Pattern Recognition</w:t>
      </w:r>
      <w:r w:rsidRPr="00143F78">
        <w:rPr>
          <w:rFonts w:ascii="Calibri Light" w:hAnsiTheme="majorHAnsi" w:cs="Calibri Light"/>
          <w:color w:val="000000"/>
          <w:sz w:val="26"/>
        </w:rPr>
        <w:t>, 2023, pp. 4147–4148.</w:t>
      </w:r>
    </w:p>
    <w:p w14:paraId="0D20A711"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3]</w:t>
      </w:r>
      <w:r w:rsidRPr="00143F78">
        <w:rPr>
          <w:rFonts w:ascii="Calibri Light" w:hAnsiTheme="majorHAnsi" w:cs="Calibri Light"/>
          <w:color w:val="000000"/>
          <w:sz w:val="26"/>
        </w:rPr>
        <w:tab/>
        <w:t xml:space="preserve">S. U. Innocenti, F. Becattini, F. Pernici, and A. Del Bimbo, ‘Temporal binary representation for event-based action recognition’,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10426–10432.</w:t>
      </w:r>
    </w:p>
    <w:p w14:paraId="38B5EA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4]</w:t>
      </w:r>
      <w:r w:rsidRPr="00143F78">
        <w:rPr>
          <w:rFonts w:ascii="Calibri Light" w:hAnsiTheme="majorHAnsi" w:cs="Calibri Light"/>
          <w:color w:val="000000"/>
          <w:sz w:val="26"/>
        </w:rPr>
        <w:tab/>
        <w:t xml:space="preserve">A. Kapitanov, K. Kvanchiani, A. Nagaev, R. Kraynov, and A. Makhliarchuk, ‘HaGRID–HAnd Gesture Recognition Image Dataset’,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4572–4581.</w:t>
      </w:r>
    </w:p>
    <w:p w14:paraId="35E0DB60"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5]</w:t>
      </w:r>
      <w:r w:rsidRPr="00143F78">
        <w:rPr>
          <w:rFonts w:ascii="Calibri Light" w:hAnsiTheme="majorHAnsi" w:cs="Calibri Light"/>
          <w:color w:val="000000"/>
          <w:sz w:val="26"/>
        </w:rPr>
        <w:tab/>
        <w:t xml:space="preserve">T.-H. Tsai, Y.-J. Luo, and W.-C. Wan, ‘A Skeleton-based Dynamic Hand Gesture Recognition for Home Appliance Control System’, in </w:t>
      </w:r>
      <w:r w:rsidRPr="00143F78">
        <w:rPr>
          <w:rFonts w:ascii="Calibri Light" w:hAnsiTheme="majorHAnsi" w:cs="Calibri Light"/>
          <w:i/>
          <w:iCs/>
          <w:color w:val="000000"/>
          <w:sz w:val="26"/>
        </w:rPr>
        <w:t>2022 IEEE International Symposium on Circuits and Systems (ISCAS)</w:t>
      </w:r>
      <w:r w:rsidRPr="00143F78">
        <w:rPr>
          <w:rFonts w:ascii="Calibri Light" w:hAnsiTheme="majorHAnsi" w:cs="Calibri Light"/>
          <w:color w:val="000000"/>
          <w:sz w:val="26"/>
        </w:rPr>
        <w:t>, 2022, pp. 3265–3268. doi: 10.1109/ISCAS48785.2022.9937780.</w:t>
      </w:r>
    </w:p>
    <w:p w14:paraId="0E4CC5D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6]</w:t>
      </w:r>
      <w:r w:rsidRPr="00143F78">
        <w:rPr>
          <w:rFonts w:ascii="Calibri Light" w:hAnsiTheme="majorHAnsi" w:cs="Calibri Light"/>
          <w:color w:val="000000"/>
          <w:sz w:val="26"/>
        </w:rPr>
        <w:tab/>
        <w:t xml:space="preserve">D. Miki, K. Kamitsuma, and T. Matsunaga, ‘Spike representation of depth image sequences and its application to hand gesture recognition with spiking neural network’, </w:t>
      </w:r>
      <w:r w:rsidRPr="00143F78">
        <w:rPr>
          <w:rFonts w:ascii="Calibri Light" w:hAnsiTheme="majorHAnsi" w:cs="Calibri Light"/>
          <w:i/>
          <w:iCs/>
          <w:color w:val="000000"/>
          <w:sz w:val="26"/>
        </w:rPr>
        <w:t>Signal Image Video Process.</w:t>
      </w:r>
      <w:r w:rsidRPr="00143F78">
        <w:rPr>
          <w:rFonts w:ascii="Calibri Light" w:hAnsiTheme="majorHAnsi" w:cs="Calibri Light"/>
          <w:color w:val="000000"/>
          <w:sz w:val="26"/>
        </w:rPr>
        <w:t>, pp. 1–9, 2023.</w:t>
      </w:r>
    </w:p>
    <w:p w14:paraId="324FC73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7]</w:t>
      </w:r>
      <w:r w:rsidRPr="00143F78">
        <w:rPr>
          <w:rFonts w:ascii="Calibri Light" w:hAnsiTheme="majorHAnsi" w:cs="Calibri Light"/>
          <w:color w:val="000000"/>
          <w:sz w:val="26"/>
        </w:rPr>
        <w:tab/>
        <w:t xml:space="preserve">F. Zappa, S. Tisa, A. Tosi, and S. Cova, ‘Principles and features of single-photon avalanche diode arrays’, </w:t>
      </w:r>
      <w:r w:rsidRPr="00143F78">
        <w:rPr>
          <w:rFonts w:ascii="Calibri Light" w:hAnsiTheme="majorHAnsi" w:cs="Calibri Light"/>
          <w:i/>
          <w:iCs/>
          <w:color w:val="000000"/>
          <w:sz w:val="26"/>
        </w:rPr>
        <w:t>Sens. Actuators Phys.</w:t>
      </w:r>
      <w:r w:rsidRPr="00143F78">
        <w:rPr>
          <w:rFonts w:ascii="Calibri Light" w:hAnsiTheme="majorHAnsi" w:cs="Calibri Light"/>
          <w:color w:val="000000"/>
          <w:sz w:val="26"/>
        </w:rPr>
        <w:t>, vol. 140, no. 1, pp. 103–112, 2007.</w:t>
      </w:r>
    </w:p>
    <w:p w14:paraId="399B571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8]</w:t>
      </w:r>
      <w:r w:rsidRPr="00143F78">
        <w:rPr>
          <w:rFonts w:ascii="Calibri Light" w:hAnsiTheme="majorHAnsi" w:cs="Calibri Light"/>
          <w:color w:val="000000"/>
          <w:sz w:val="26"/>
        </w:rPr>
        <w:tab/>
        <w:t xml:space="preserve">W. Wang, S. Zhou, J. Li, X. Li, J. Yuan, and Z. Jin, ‘Temporal pulses driven spiking neural network for time and power efficient object recognition in autonomous driving’,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6359–6366.</w:t>
      </w:r>
    </w:p>
    <w:p w14:paraId="1768BE5D"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9]</w:t>
      </w:r>
      <w:r w:rsidRPr="00143F78">
        <w:rPr>
          <w:rFonts w:ascii="Calibri Light" w:hAnsiTheme="majorHAnsi" w:cs="Calibri Light"/>
          <w:color w:val="000000"/>
          <w:sz w:val="26"/>
        </w:rPr>
        <w:tab/>
        <w:t xml:space="preserve">X. Y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Bio-Inspired Spiking Vision Chip Based on SPAD Imaging and Direct Spike Computing for Versatile Edge Vision’, </w:t>
      </w:r>
      <w:r w:rsidRPr="00143F78">
        <w:rPr>
          <w:rFonts w:ascii="Calibri Light" w:hAnsiTheme="majorHAnsi" w:cs="Calibri Light"/>
          <w:i/>
          <w:iCs/>
          <w:color w:val="000000"/>
          <w:sz w:val="26"/>
        </w:rPr>
        <w:t>IEEE J. Solid-State Circuits</w:t>
      </w:r>
      <w:r w:rsidRPr="00143F78">
        <w:rPr>
          <w:rFonts w:ascii="Calibri Light" w:hAnsiTheme="majorHAnsi" w:cs="Calibri Light"/>
          <w:color w:val="000000"/>
          <w:sz w:val="26"/>
        </w:rPr>
        <w:t>, 2023.</w:t>
      </w:r>
    </w:p>
    <w:p w14:paraId="285BA15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0]</w:t>
      </w:r>
      <w:r w:rsidRPr="00143F78">
        <w:rPr>
          <w:rFonts w:ascii="Calibri Light" w:hAnsiTheme="majorHAnsi" w:cs="Calibri Light"/>
          <w:color w:val="000000"/>
          <w:sz w:val="26"/>
        </w:rPr>
        <w:tab/>
        <w:t xml:space="preserve">M. S. A. Shawkat, M. M. Adnan, R. D. Febbo, J. J. Murray, and G. S. Rose, ‘A Single Chip SPAD Based Vision Sensing System With Integrated Memristive Spiking Neuromorphic Processing’, </w:t>
      </w:r>
      <w:r w:rsidRPr="00143F78">
        <w:rPr>
          <w:rFonts w:ascii="Calibri Light" w:hAnsiTheme="majorHAnsi" w:cs="Calibri Light"/>
          <w:i/>
          <w:iCs/>
          <w:color w:val="000000"/>
          <w:sz w:val="26"/>
        </w:rPr>
        <w:t>IEEE Access</w:t>
      </w:r>
      <w:r w:rsidRPr="00143F78">
        <w:rPr>
          <w:rFonts w:ascii="Calibri Light" w:hAnsiTheme="majorHAnsi" w:cs="Calibri Light"/>
          <w:color w:val="000000"/>
          <w:sz w:val="26"/>
        </w:rPr>
        <w:t>, vol. 11, pp. 19441–19457, 2023.</w:t>
      </w:r>
    </w:p>
    <w:p w14:paraId="5E488EB8"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1]</w:t>
      </w:r>
      <w:r w:rsidRPr="00143F78">
        <w:rPr>
          <w:rFonts w:ascii="Calibri Light" w:hAnsiTheme="majorHAnsi" w:cs="Calibri Light"/>
          <w:color w:val="000000"/>
          <w:sz w:val="26"/>
        </w:rPr>
        <w:tab/>
        <w:t xml:space="preserve">C. Callenberg, Z. Shi, F. Heide, and M. B. Hullin, ‘Low-cost SPAD sensing for non-line-of-sight tracking, material classification and depth imaging’, </w:t>
      </w:r>
      <w:r w:rsidRPr="00143F78">
        <w:rPr>
          <w:rFonts w:ascii="Calibri Light" w:hAnsiTheme="majorHAnsi" w:cs="Calibri Light"/>
          <w:i/>
          <w:iCs/>
          <w:color w:val="000000"/>
          <w:sz w:val="26"/>
        </w:rPr>
        <w:t>ACM Trans. Graph. TOG</w:t>
      </w:r>
      <w:r w:rsidRPr="00143F78">
        <w:rPr>
          <w:rFonts w:ascii="Calibri Light" w:hAnsiTheme="majorHAnsi" w:cs="Calibri Light"/>
          <w:color w:val="000000"/>
          <w:sz w:val="26"/>
        </w:rPr>
        <w:t>, vol. 40, no. 4, pp. 1–12, 2021.</w:t>
      </w:r>
    </w:p>
    <w:p w14:paraId="2098111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2]</w:t>
      </w:r>
      <w:r w:rsidRPr="00143F78">
        <w:rPr>
          <w:rFonts w:ascii="Calibri Light" w:hAnsiTheme="majorHAnsi" w:cs="Calibri Light"/>
          <w:color w:val="000000"/>
          <w:sz w:val="26"/>
        </w:rPr>
        <w:tab/>
        <w:t xml:space="preserve">A. Ruget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Pixels2Pose: Super-resolution time-of-flight imaging for 3D pose estimation’,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8, no. 48, p. eade0123, 2022.</w:t>
      </w:r>
    </w:p>
    <w:p w14:paraId="04D3AC6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3]</w:t>
      </w:r>
      <w:r w:rsidRPr="00143F78">
        <w:rPr>
          <w:rFonts w:ascii="Calibri Light" w:hAnsiTheme="majorHAnsi" w:cs="Calibri Light"/>
          <w:color w:val="000000"/>
          <w:sz w:val="26"/>
        </w:rPr>
        <w:tab/>
        <w:t xml:space="preserve">S. Pikalov, E. Azaria, S. Sonnenberg, B. Ben-Moshe, and A. Azaria, ‘Vision-Less Sensing for Autonomous Micro-Drones’, </w:t>
      </w:r>
      <w:r w:rsidRPr="00143F78">
        <w:rPr>
          <w:rFonts w:ascii="Calibri Light" w:hAnsiTheme="majorHAnsi" w:cs="Calibri Light"/>
          <w:i/>
          <w:iCs/>
          <w:color w:val="000000"/>
          <w:sz w:val="26"/>
        </w:rPr>
        <w:t>Sensors</w:t>
      </w:r>
      <w:r w:rsidRPr="00143F78">
        <w:rPr>
          <w:rFonts w:ascii="Calibri Light" w:hAnsiTheme="majorHAnsi" w:cs="Calibri Light"/>
          <w:color w:val="000000"/>
          <w:sz w:val="26"/>
        </w:rPr>
        <w:t>, vol. 21, no. 16, p. 5293, 2021.</w:t>
      </w:r>
    </w:p>
    <w:p w14:paraId="478A464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4]</w:t>
      </w:r>
      <w:r w:rsidRPr="00143F78">
        <w:rPr>
          <w:rFonts w:ascii="Calibri Light" w:hAnsiTheme="majorHAnsi" w:cs="Calibri Light"/>
          <w:color w:val="000000"/>
          <w:sz w:val="26"/>
        </w:rPr>
        <w:tab/>
        <w:t>STMicroelectronics, ‘Turnkey gesture recognition solution based on VL53L5CX, VL53L7CX and VL53L8CX multizone Time-of-Flight ranging sensors’. STMicroelectronics, 2023. [Online]. Available: https://www.st.com/en/embedded-software/stsw-img035.html#documentation</w:t>
      </w:r>
    </w:p>
    <w:p w14:paraId="1EB727F4"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lastRenderedPageBreak/>
        <w:t>[25]</w:t>
      </w:r>
      <w:r w:rsidRPr="00143F78">
        <w:rPr>
          <w:rFonts w:ascii="Calibri Light" w:hAnsiTheme="majorHAnsi" w:cs="Calibri Light"/>
          <w:color w:val="000000"/>
          <w:sz w:val="26"/>
        </w:rPr>
        <w:tab/>
        <w:t xml:space="preserve">D. Paloss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Fully onboard ai-powered human-drone pose estimation on ultralow-power autonomous flying nano-uavs’, </w:t>
      </w:r>
      <w:r w:rsidRPr="00143F78">
        <w:rPr>
          <w:rFonts w:ascii="Calibri Light" w:hAnsiTheme="majorHAnsi" w:cs="Calibri Light"/>
          <w:i/>
          <w:iCs/>
          <w:color w:val="000000"/>
          <w:sz w:val="26"/>
        </w:rPr>
        <w:t>IEEE Internet Things J.</w:t>
      </w:r>
      <w:r w:rsidRPr="00143F78">
        <w:rPr>
          <w:rFonts w:ascii="Calibri Light" w:hAnsiTheme="majorHAnsi" w:cs="Calibri Light"/>
          <w:color w:val="000000"/>
          <w:sz w:val="26"/>
        </w:rPr>
        <w:t>, vol. 9, no. 3, pp. 1913–1929, 2021.</w:t>
      </w:r>
    </w:p>
    <w:p w14:paraId="73846F6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6]</w:t>
      </w:r>
      <w:r w:rsidRPr="00143F78">
        <w:rPr>
          <w:rFonts w:ascii="Calibri Light" w:hAnsiTheme="majorHAnsi" w:cs="Calibri Light"/>
          <w:color w:val="000000"/>
          <w:sz w:val="26"/>
        </w:rPr>
        <w:tab/>
        <w:t xml:space="preserve">W. F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SpikingJelly: An open-source machine learning infrastructure platform for spike-based intelligence’,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9, no. 40, p. eadi1480, 2023.</w:t>
      </w:r>
    </w:p>
    <w:p w14:paraId="3AB323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7]</w:t>
      </w:r>
      <w:r w:rsidRPr="00143F78">
        <w:rPr>
          <w:rFonts w:ascii="Calibri Light" w:hAnsiTheme="majorHAnsi" w:cs="Calibri Light"/>
          <w:color w:val="000000"/>
          <w:sz w:val="26"/>
        </w:rPr>
        <w:tab/>
        <w:t>‘OpenCV: Geometric Image Transformations’. [Online]. Available: https://docs.opencv.org/4.x/da/d6e/tutorial_py_geometric_transformations.html</w:t>
      </w:r>
    </w:p>
    <w:p w14:paraId="5202FA73" w14:textId="2A34F188" w:rsidR="003327A0" w:rsidRPr="003327A0" w:rsidRDefault="00105850" w:rsidP="000B5A37">
      <w:pPr>
        <w:pStyle w:val="Heading2"/>
        <w:jc w:val="both"/>
        <w:rPr>
          <w:lang w:val="en-US"/>
        </w:rPr>
      </w:pPr>
      <w:r w:rsidRPr="00F346A6">
        <w:rPr>
          <w:color w:val="000000" w:themeColor="text1"/>
          <w:lang w:val="en-US"/>
        </w:rPr>
        <w:fldChar w:fldCharType="end"/>
      </w:r>
    </w:p>
    <w:sectPr w:rsidR="003327A0" w:rsidRPr="003327A0" w:rsidSect="00FD6827">
      <w:footnotePr>
        <w:pos w:val="beneathText"/>
      </w:footnotePr>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Li" w:date="2024-01-18T18:36:00Z" w:initials="DL">
    <w:p w14:paraId="73380D12" w14:textId="77777777" w:rsidR="00AB5992" w:rsidRDefault="00AB5992" w:rsidP="00AB5992">
      <w:r>
        <w:rPr>
          <w:rStyle w:val="CommentReference"/>
        </w:rPr>
        <w:annotationRef/>
      </w:r>
      <w:r>
        <w:rPr>
          <w:sz w:val="20"/>
          <w:szCs w:val="20"/>
        </w:rPr>
        <w:t>Simply DVS, as you have already defined it?</w:t>
      </w:r>
    </w:p>
  </w:comment>
  <w:comment w:id="1" w:author="Zhenya Zang" w:date="2024-01-18T23:24:00Z" w:initials="a">
    <w:p w14:paraId="142FC97C" w14:textId="77777777" w:rsidR="00801CC7" w:rsidRDefault="00801CC7" w:rsidP="00801CC7">
      <w:r>
        <w:rPr>
          <w:rStyle w:val="CommentReference"/>
        </w:rPr>
        <w:annotationRef/>
      </w:r>
      <w:r>
        <w:rPr>
          <w:color w:val="000000"/>
          <w:sz w:val="20"/>
          <w:szCs w:val="20"/>
        </w:rPr>
        <w:t>Done</w:t>
      </w:r>
    </w:p>
  </w:comment>
  <w:comment w:id="2" w:author="David Li" w:date="2024-01-18T18:49:00Z" w:initials="DL">
    <w:p w14:paraId="6E75015B" w14:textId="49B12B9A" w:rsidR="00FB5B07" w:rsidRDefault="00FB5B07" w:rsidP="00FB5B07">
      <w:r>
        <w:rPr>
          <w:rStyle w:val="CommentReference"/>
        </w:rPr>
        <w:annotationRef/>
      </w:r>
      <w:r>
        <w:rPr>
          <w:sz w:val="20"/>
          <w:szCs w:val="20"/>
        </w:rPr>
        <w:t>The low-cost, portable SPAD sensors?</w:t>
      </w:r>
    </w:p>
  </w:comment>
  <w:comment w:id="3" w:author="Zhenya Zang" w:date="2024-01-18T23:27:00Z" w:initials="a">
    <w:p w14:paraId="691EC361" w14:textId="77777777" w:rsidR="00DC23FA" w:rsidRDefault="00DC23FA" w:rsidP="00DC23FA">
      <w:r>
        <w:rPr>
          <w:rStyle w:val="CommentReference"/>
        </w:rPr>
        <w:annotationRef/>
      </w:r>
      <w:r>
        <w:rPr>
          <w:color w:val="000000"/>
          <w:sz w:val="20"/>
          <w:szCs w:val="20"/>
        </w:rPr>
        <w:t>Done</w:t>
      </w:r>
    </w:p>
  </w:comment>
  <w:comment w:id="4" w:author="David Li" w:date="2024-01-18T18:54:00Z" w:initials="DL">
    <w:p w14:paraId="73CD3C6E" w14:textId="5D8D9363" w:rsidR="00852A6E" w:rsidRDefault="00852A6E" w:rsidP="00852A6E">
      <w:r>
        <w:rPr>
          <w:rStyle w:val="CommentReference"/>
        </w:rPr>
        <w:annotationRef/>
      </w:r>
      <w:r>
        <w:rPr>
          <w:sz w:val="20"/>
          <w:szCs w:val="20"/>
        </w:rPr>
        <w:t>10-digit or 10-digital?</w:t>
      </w:r>
    </w:p>
  </w:comment>
  <w:comment w:id="5" w:author="Zhenya Zang" w:date="2024-01-18T23:28:00Z" w:initials="a">
    <w:p w14:paraId="6B657D40" w14:textId="77777777" w:rsidR="00E70B80" w:rsidRDefault="00E70B80" w:rsidP="00E70B80">
      <w:r>
        <w:rPr>
          <w:rStyle w:val="CommentReference"/>
        </w:rPr>
        <w:annotationRef/>
      </w:r>
      <w:r>
        <w:rPr>
          <w:color w:val="000000"/>
          <w:sz w:val="20"/>
          <w:szCs w:val="20"/>
        </w:rPr>
        <w:t>Digit, revised.</w:t>
      </w:r>
    </w:p>
  </w:comment>
  <w:comment w:id="6" w:author="David Li" w:date="2024-01-18T18:55:00Z" w:initials="DL">
    <w:p w14:paraId="12911E44" w14:textId="2F3D37FC" w:rsidR="008A4F40" w:rsidRDefault="008A4F40" w:rsidP="008A4F40">
      <w:r>
        <w:rPr>
          <w:rStyle w:val="CommentReference"/>
        </w:rPr>
        <w:annotationRef/>
      </w:r>
      <w:r>
        <w:rPr>
          <w:sz w:val="20"/>
          <w:szCs w:val="20"/>
        </w:rPr>
        <w:t>On-SPAD or on a SPAD?</w:t>
      </w:r>
    </w:p>
  </w:comment>
  <w:comment w:id="7" w:author="Zhenya Zang" w:date="2024-01-18T23:35:00Z" w:initials="a">
    <w:p w14:paraId="018DB2F5" w14:textId="77777777" w:rsidR="00FB0AD0" w:rsidRDefault="00FB0AD0" w:rsidP="00FB0AD0">
      <w:r>
        <w:rPr>
          <w:rStyle w:val="CommentReference"/>
        </w:rPr>
        <w:annotationRef/>
      </w:r>
      <w:r>
        <w:rPr>
          <w:color w:val="000000"/>
          <w:sz w:val="20"/>
          <w:szCs w:val="20"/>
        </w:rPr>
        <w:t>A SPAD, done</w:t>
      </w:r>
    </w:p>
  </w:comment>
  <w:comment w:id="8" w:author="David Li" w:date="2024-01-18T19:15:00Z" w:initials="DL">
    <w:p w14:paraId="50373A62" w14:textId="77777777" w:rsidR="00E73906" w:rsidRDefault="00E73906" w:rsidP="00E73906">
      <w:r>
        <w:rPr>
          <w:rStyle w:val="CommentReference"/>
        </w:rPr>
        <w:annotationRef/>
      </w:r>
      <w:r>
        <w:rPr>
          <w:sz w:val="20"/>
          <w:szCs w:val="20"/>
        </w:rPr>
        <w:t>Do you need this?</w:t>
      </w:r>
    </w:p>
  </w:comment>
  <w:comment w:id="9" w:author="Zhenya Zang" w:date="2024-01-18T23:38:00Z" w:initials="a">
    <w:p w14:paraId="3FE99791" w14:textId="77777777" w:rsidR="0021306D" w:rsidRDefault="0021306D" w:rsidP="0021306D">
      <w:r>
        <w:rPr>
          <w:rStyle w:val="CommentReference"/>
        </w:rPr>
        <w:annotationRef/>
      </w:r>
      <w:r>
        <w:rPr>
          <w:color w:val="000000"/>
          <w:sz w:val="20"/>
          <w:szCs w:val="20"/>
        </w:rPr>
        <w:t>Yep, because they are lightweight and were trained on a ‘cheap’ CPU.</w:t>
      </w:r>
    </w:p>
  </w:comment>
  <w:comment w:id="10" w:author="David Li" w:date="2024-01-18T19:18:00Z" w:initials="DL">
    <w:p w14:paraId="0B859CB0" w14:textId="77777777" w:rsidR="00392E3D" w:rsidRDefault="00392E3D" w:rsidP="00392E3D">
      <w:r>
        <w:rPr>
          <w:rStyle w:val="CommentReference"/>
        </w:rPr>
        <w:annotationRef/>
      </w:r>
      <w:r>
        <w:rPr>
          <w:sz w:val="20"/>
          <w:szCs w:val="20"/>
        </w:rPr>
        <w:t>Which figure?</w:t>
      </w:r>
    </w:p>
  </w:comment>
  <w:comment w:id="11" w:author="Zhenya Zang" w:date="2024-01-18T23:39:00Z" w:initials="a">
    <w:p w14:paraId="33AD5281" w14:textId="77777777" w:rsidR="000E73CC" w:rsidRDefault="000E73CC" w:rsidP="000E73CC">
      <w:r>
        <w:rPr>
          <w:rStyle w:val="CommentReference"/>
        </w:rPr>
        <w:annotationRef/>
      </w:r>
      <w:r>
        <w:rPr>
          <w:color w:val="000000"/>
          <w:sz w:val="20"/>
          <w:szCs w:val="20"/>
        </w:rPr>
        <w:t>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380D12" w15:done="0"/>
  <w15:commentEx w15:paraId="142FC97C" w15:paraIdParent="73380D12" w15:done="0"/>
  <w15:commentEx w15:paraId="6E75015B" w15:done="0"/>
  <w15:commentEx w15:paraId="691EC361" w15:paraIdParent="6E75015B" w15:done="0"/>
  <w15:commentEx w15:paraId="73CD3C6E" w15:done="0"/>
  <w15:commentEx w15:paraId="6B657D40" w15:paraIdParent="73CD3C6E" w15:done="0"/>
  <w15:commentEx w15:paraId="12911E44" w15:done="0"/>
  <w15:commentEx w15:paraId="018DB2F5" w15:paraIdParent="12911E44" w15:done="0"/>
  <w15:commentEx w15:paraId="50373A62" w15:done="0"/>
  <w15:commentEx w15:paraId="3FE99791" w15:paraIdParent="50373A62" w15:done="0"/>
  <w15:commentEx w15:paraId="0B859CB0" w15:done="0"/>
  <w15:commentEx w15:paraId="33AD5281" w15:paraIdParent="0B859C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84B956D" w16cex:dateUtc="2024-01-18T18:36:00Z"/>
  <w16cex:commentExtensible w16cex:durableId="769AC787" w16cex:dateUtc="2024-01-18T23:24:00Z"/>
  <w16cex:commentExtensible w16cex:durableId="5AC180DD" w16cex:dateUtc="2024-01-18T18:49:00Z"/>
  <w16cex:commentExtensible w16cex:durableId="51ED9BF4" w16cex:dateUtc="2024-01-18T23:27:00Z"/>
  <w16cex:commentExtensible w16cex:durableId="116A77CC" w16cex:dateUtc="2024-01-18T18:54:00Z"/>
  <w16cex:commentExtensible w16cex:durableId="6EEF70D2" w16cex:dateUtc="2024-01-18T23:28:00Z"/>
  <w16cex:commentExtensible w16cex:durableId="69149E54" w16cex:dateUtc="2024-01-18T18:55:00Z"/>
  <w16cex:commentExtensible w16cex:durableId="2CA727CA" w16cex:dateUtc="2024-01-18T23:35:00Z"/>
  <w16cex:commentExtensible w16cex:durableId="1B095EFB" w16cex:dateUtc="2024-01-18T19:15:00Z"/>
  <w16cex:commentExtensible w16cex:durableId="0186978F" w16cex:dateUtc="2024-01-18T23:38:00Z"/>
  <w16cex:commentExtensible w16cex:durableId="0F852CA1" w16cex:dateUtc="2024-01-18T19:18:00Z"/>
  <w16cex:commentExtensible w16cex:durableId="04B7B7F2" w16cex:dateUtc="2024-01-18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380D12" w16cid:durableId="084B956D"/>
  <w16cid:commentId w16cid:paraId="142FC97C" w16cid:durableId="769AC787"/>
  <w16cid:commentId w16cid:paraId="6E75015B" w16cid:durableId="5AC180DD"/>
  <w16cid:commentId w16cid:paraId="691EC361" w16cid:durableId="51ED9BF4"/>
  <w16cid:commentId w16cid:paraId="73CD3C6E" w16cid:durableId="116A77CC"/>
  <w16cid:commentId w16cid:paraId="6B657D40" w16cid:durableId="6EEF70D2"/>
  <w16cid:commentId w16cid:paraId="12911E44" w16cid:durableId="69149E54"/>
  <w16cid:commentId w16cid:paraId="018DB2F5" w16cid:durableId="2CA727CA"/>
  <w16cid:commentId w16cid:paraId="50373A62" w16cid:durableId="1B095EFB"/>
  <w16cid:commentId w16cid:paraId="3FE99791" w16cid:durableId="0186978F"/>
  <w16cid:commentId w16cid:paraId="0B859CB0" w16cid:durableId="0F852CA1"/>
  <w16cid:commentId w16cid:paraId="33AD5281" w16cid:durableId="04B7B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D89E8" w14:textId="77777777" w:rsidR="00FD6827" w:rsidRDefault="00FD6827" w:rsidP="008D77B8">
      <w:r>
        <w:separator/>
      </w:r>
    </w:p>
  </w:endnote>
  <w:endnote w:type="continuationSeparator" w:id="0">
    <w:p w14:paraId="191B9956" w14:textId="77777777" w:rsidR="00FD6827" w:rsidRDefault="00FD6827"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9E6BF" w14:textId="77777777" w:rsidR="00FD6827" w:rsidRDefault="00FD6827" w:rsidP="008D77B8">
      <w:r>
        <w:separator/>
      </w:r>
    </w:p>
  </w:footnote>
  <w:footnote w:type="continuationSeparator" w:id="0">
    <w:p w14:paraId="7578862B" w14:textId="77777777" w:rsidR="00FD6827" w:rsidRDefault="00FD6827"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Li">
    <w15:presenceInfo w15:providerId="AD" w15:userId="S::david.li@strath.ac.uk::8c970192-dd41-4482-a769-6ee263011454"/>
  </w15:person>
  <w15:person w15:author="Zhenya Zang">
    <w15:presenceInfo w15:providerId="AD" w15:userId="S::zhenya.zang@strath.ac.uk::ac171871-b49f-4e5d-ad7f-60d04ac87b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793"/>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487A"/>
    <w:rsid w:val="00015019"/>
    <w:rsid w:val="0001558A"/>
    <w:rsid w:val="00016E8B"/>
    <w:rsid w:val="00017C5D"/>
    <w:rsid w:val="00020026"/>
    <w:rsid w:val="00021C16"/>
    <w:rsid w:val="00021C79"/>
    <w:rsid w:val="000224AE"/>
    <w:rsid w:val="000244BD"/>
    <w:rsid w:val="00024C9E"/>
    <w:rsid w:val="00025134"/>
    <w:rsid w:val="000251B3"/>
    <w:rsid w:val="00025A57"/>
    <w:rsid w:val="00026ABB"/>
    <w:rsid w:val="00026D01"/>
    <w:rsid w:val="00027728"/>
    <w:rsid w:val="000311BB"/>
    <w:rsid w:val="0003163A"/>
    <w:rsid w:val="00032108"/>
    <w:rsid w:val="000322F1"/>
    <w:rsid w:val="00032A4F"/>
    <w:rsid w:val="00032B17"/>
    <w:rsid w:val="00033281"/>
    <w:rsid w:val="00033821"/>
    <w:rsid w:val="00035593"/>
    <w:rsid w:val="000358FF"/>
    <w:rsid w:val="00036DCD"/>
    <w:rsid w:val="00037125"/>
    <w:rsid w:val="00037E60"/>
    <w:rsid w:val="000405C1"/>
    <w:rsid w:val="00041AB1"/>
    <w:rsid w:val="00041C82"/>
    <w:rsid w:val="00042616"/>
    <w:rsid w:val="00043595"/>
    <w:rsid w:val="000463DD"/>
    <w:rsid w:val="00050DCA"/>
    <w:rsid w:val="0005203F"/>
    <w:rsid w:val="000527CB"/>
    <w:rsid w:val="00053030"/>
    <w:rsid w:val="0005391F"/>
    <w:rsid w:val="00055884"/>
    <w:rsid w:val="00055B9C"/>
    <w:rsid w:val="0005603A"/>
    <w:rsid w:val="000560ED"/>
    <w:rsid w:val="00056B60"/>
    <w:rsid w:val="00056EC5"/>
    <w:rsid w:val="000613A1"/>
    <w:rsid w:val="0006160B"/>
    <w:rsid w:val="0006183E"/>
    <w:rsid w:val="00061C74"/>
    <w:rsid w:val="00061D47"/>
    <w:rsid w:val="00061E5F"/>
    <w:rsid w:val="00063365"/>
    <w:rsid w:val="0006450B"/>
    <w:rsid w:val="000663AC"/>
    <w:rsid w:val="00066934"/>
    <w:rsid w:val="00067ED4"/>
    <w:rsid w:val="00071122"/>
    <w:rsid w:val="000717AF"/>
    <w:rsid w:val="00071C20"/>
    <w:rsid w:val="000724E4"/>
    <w:rsid w:val="00072BD4"/>
    <w:rsid w:val="00073B15"/>
    <w:rsid w:val="00073CD8"/>
    <w:rsid w:val="0007729D"/>
    <w:rsid w:val="00080545"/>
    <w:rsid w:val="00080B03"/>
    <w:rsid w:val="000810BC"/>
    <w:rsid w:val="000812F8"/>
    <w:rsid w:val="00083475"/>
    <w:rsid w:val="00084EBC"/>
    <w:rsid w:val="0008532E"/>
    <w:rsid w:val="00085B89"/>
    <w:rsid w:val="00087253"/>
    <w:rsid w:val="0009059B"/>
    <w:rsid w:val="00090F49"/>
    <w:rsid w:val="00091A63"/>
    <w:rsid w:val="00092173"/>
    <w:rsid w:val="00092C34"/>
    <w:rsid w:val="00092D02"/>
    <w:rsid w:val="00093ADD"/>
    <w:rsid w:val="00094A1D"/>
    <w:rsid w:val="00096DAB"/>
    <w:rsid w:val="000A0217"/>
    <w:rsid w:val="000A0756"/>
    <w:rsid w:val="000A0BA1"/>
    <w:rsid w:val="000A11DA"/>
    <w:rsid w:val="000A126A"/>
    <w:rsid w:val="000A152C"/>
    <w:rsid w:val="000A1EE3"/>
    <w:rsid w:val="000A249C"/>
    <w:rsid w:val="000A28FC"/>
    <w:rsid w:val="000A2C41"/>
    <w:rsid w:val="000A367E"/>
    <w:rsid w:val="000A3926"/>
    <w:rsid w:val="000A3EE2"/>
    <w:rsid w:val="000A3F41"/>
    <w:rsid w:val="000A4040"/>
    <w:rsid w:val="000A4C32"/>
    <w:rsid w:val="000A508A"/>
    <w:rsid w:val="000A6329"/>
    <w:rsid w:val="000A6BC4"/>
    <w:rsid w:val="000A6BF9"/>
    <w:rsid w:val="000A6EEF"/>
    <w:rsid w:val="000B03AF"/>
    <w:rsid w:val="000B0946"/>
    <w:rsid w:val="000B1272"/>
    <w:rsid w:val="000B17D1"/>
    <w:rsid w:val="000B18EE"/>
    <w:rsid w:val="000B2369"/>
    <w:rsid w:val="000B25C8"/>
    <w:rsid w:val="000B407B"/>
    <w:rsid w:val="000B457F"/>
    <w:rsid w:val="000B4C98"/>
    <w:rsid w:val="000B5783"/>
    <w:rsid w:val="000B59AD"/>
    <w:rsid w:val="000B5A37"/>
    <w:rsid w:val="000B67CA"/>
    <w:rsid w:val="000B7BAA"/>
    <w:rsid w:val="000C3389"/>
    <w:rsid w:val="000C5C61"/>
    <w:rsid w:val="000C5D87"/>
    <w:rsid w:val="000C634A"/>
    <w:rsid w:val="000C7E03"/>
    <w:rsid w:val="000D0347"/>
    <w:rsid w:val="000D0726"/>
    <w:rsid w:val="000D0ACE"/>
    <w:rsid w:val="000D0CB2"/>
    <w:rsid w:val="000D32DC"/>
    <w:rsid w:val="000D3479"/>
    <w:rsid w:val="000D5986"/>
    <w:rsid w:val="000D5E55"/>
    <w:rsid w:val="000D6138"/>
    <w:rsid w:val="000D61D2"/>
    <w:rsid w:val="000D6EF8"/>
    <w:rsid w:val="000D6FBE"/>
    <w:rsid w:val="000D6FEB"/>
    <w:rsid w:val="000D7A1A"/>
    <w:rsid w:val="000D7C88"/>
    <w:rsid w:val="000E0FEB"/>
    <w:rsid w:val="000E2FD3"/>
    <w:rsid w:val="000E3A71"/>
    <w:rsid w:val="000E4151"/>
    <w:rsid w:val="000E5D48"/>
    <w:rsid w:val="000E5EF5"/>
    <w:rsid w:val="000E636F"/>
    <w:rsid w:val="000E7186"/>
    <w:rsid w:val="000E723B"/>
    <w:rsid w:val="000E73CC"/>
    <w:rsid w:val="000F06E8"/>
    <w:rsid w:val="000F17BE"/>
    <w:rsid w:val="000F2F04"/>
    <w:rsid w:val="000F32AB"/>
    <w:rsid w:val="000F3411"/>
    <w:rsid w:val="000F35E5"/>
    <w:rsid w:val="000F3885"/>
    <w:rsid w:val="000F3E6E"/>
    <w:rsid w:val="000F5289"/>
    <w:rsid w:val="000F544C"/>
    <w:rsid w:val="000F54C7"/>
    <w:rsid w:val="000F5BD6"/>
    <w:rsid w:val="000F6626"/>
    <w:rsid w:val="000F6CF7"/>
    <w:rsid w:val="000F706C"/>
    <w:rsid w:val="000F76AE"/>
    <w:rsid w:val="000F7FE9"/>
    <w:rsid w:val="00100A1F"/>
    <w:rsid w:val="00100C9B"/>
    <w:rsid w:val="00100E56"/>
    <w:rsid w:val="00101B97"/>
    <w:rsid w:val="00101C59"/>
    <w:rsid w:val="00102041"/>
    <w:rsid w:val="00102A1C"/>
    <w:rsid w:val="00103A0F"/>
    <w:rsid w:val="00103B46"/>
    <w:rsid w:val="001049E6"/>
    <w:rsid w:val="00105402"/>
    <w:rsid w:val="00105850"/>
    <w:rsid w:val="00105D28"/>
    <w:rsid w:val="00107056"/>
    <w:rsid w:val="00107893"/>
    <w:rsid w:val="00107D5E"/>
    <w:rsid w:val="001101E9"/>
    <w:rsid w:val="001101EF"/>
    <w:rsid w:val="00110EF4"/>
    <w:rsid w:val="00110F0B"/>
    <w:rsid w:val="0011203A"/>
    <w:rsid w:val="00112AD3"/>
    <w:rsid w:val="00113398"/>
    <w:rsid w:val="0011368E"/>
    <w:rsid w:val="00113E16"/>
    <w:rsid w:val="00113E35"/>
    <w:rsid w:val="0011408F"/>
    <w:rsid w:val="00114C56"/>
    <w:rsid w:val="00115177"/>
    <w:rsid w:val="00115CB2"/>
    <w:rsid w:val="00116001"/>
    <w:rsid w:val="001165F2"/>
    <w:rsid w:val="0011718E"/>
    <w:rsid w:val="0011799D"/>
    <w:rsid w:val="00117CE4"/>
    <w:rsid w:val="001201AB"/>
    <w:rsid w:val="00120A33"/>
    <w:rsid w:val="00121634"/>
    <w:rsid w:val="0012183C"/>
    <w:rsid w:val="00121A56"/>
    <w:rsid w:val="00122128"/>
    <w:rsid w:val="001243BB"/>
    <w:rsid w:val="00124E5B"/>
    <w:rsid w:val="00124F79"/>
    <w:rsid w:val="001307B8"/>
    <w:rsid w:val="00131181"/>
    <w:rsid w:val="0013135B"/>
    <w:rsid w:val="00133347"/>
    <w:rsid w:val="00134E43"/>
    <w:rsid w:val="001353BC"/>
    <w:rsid w:val="001356A2"/>
    <w:rsid w:val="00136D35"/>
    <w:rsid w:val="00137522"/>
    <w:rsid w:val="00137CC5"/>
    <w:rsid w:val="00140E00"/>
    <w:rsid w:val="0014196C"/>
    <w:rsid w:val="00142299"/>
    <w:rsid w:val="00143F78"/>
    <w:rsid w:val="001458C8"/>
    <w:rsid w:val="0014664A"/>
    <w:rsid w:val="001468C3"/>
    <w:rsid w:val="00146F10"/>
    <w:rsid w:val="0014727C"/>
    <w:rsid w:val="00150666"/>
    <w:rsid w:val="00150D15"/>
    <w:rsid w:val="00151465"/>
    <w:rsid w:val="00152710"/>
    <w:rsid w:val="00152AAA"/>
    <w:rsid w:val="00152BF2"/>
    <w:rsid w:val="00152C23"/>
    <w:rsid w:val="001536B9"/>
    <w:rsid w:val="00153D06"/>
    <w:rsid w:val="001558D1"/>
    <w:rsid w:val="00156D86"/>
    <w:rsid w:val="00160B9D"/>
    <w:rsid w:val="00161E2C"/>
    <w:rsid w:val="00162A98"/>
    <w:rsid w:val="00163969"/>
    <w:rsid w:val="00163A2B"/>
    <w:rsid w:val="00163B77"/>
    <w:rsid w:val="00163F3C"/>
    <w:rsid w:val="001658AF"/>
    <w:rsid w:val="00165BC8"/>
    <w:rsid w:val="0016619F"/>
    <w:rsid w:val="00166EA2"/>
    <w:rsid w:val="00167202"/>
    <w:rsid w:val="001672E6"/>
    <w:rsid w:val="001678B8"/>
    <w:rsid w:val="00170113"/>
    <w:rsid w:val="00171678"/>
    <w:rsid w:val="00172480"/>
    <w:rsid w:val="00172680"/>
    <w:rsid w:val="001735B2"/>
    <w:rsid w:val="00173984"/>
    <w:rsid w:val="001745BF"/>
    <w:rsid w:val="00174761"/>
    <w:rsid w:val="0017611C"/>
    <w:rsid w:val="0017659B"/>
    <w:rsid w:val="0018075F"/>
    <w:rsid w:val="00180CE0"/>
    <w:rsid w:val="00181065"/>
    <w:rsid w:val="00181448"/>
    <w:rsid w:val="001829CD"/>
    <w:rsid w:val="001832C8"/>
    <w:rsid w:val="001834AC"/>
    <w:rsid w:val="00184130"/>
    <w:rsid w:val="00185427"/>
    <w:rsid w:val="00185F65"/>
    <w:rsid w:val="00186238"/>
    <w:rsid w:val="00186722"/>
    <w:rsid w:val="00187378"/>
    <w:rsid w:val="00187512"/>
    <w:rsid w:val="00187608"/>
    <w:rsid w:val="00190731"/>
    <w:rsid w:val="00190E3C"/>
    <w:rsid w:val="001919D6"/>
    <w:rsid w:val="00192344"/>
    <w:rsid w:val="00193BBB"/>
    <w:rsid w:val="00194020"/>
    <w:rsid w:val="00194235"/>
    <w:rsid w:val="00194552"/>
    <w:rsid w:val="001949B3"/>
    <w:rsid w:val="0019525A"/>
    <w:rsid w:val="00196491"/>
    <w:rsid w:val="0019671F"/>
    <w:rsid w:val="0019675B"/>
    <w:rsid w:val="00196835"/>
    <w:rsid w:val="001972D7"/>
    <w:rsid w:val="00197330"/>
    <w:rsid w:val="001A1063"/>
    <w:rsid w:val="001A1BCF"/>
    <w:rsid w:val="001A21DE"/>
    <w:rsid w:val="001A269E"/>
    <w:rsid w:val="001A27F1"/>
    <w:rsid w:val="001A347A"/>
    <w:rsid w:val="001A4813"/>
    <w:rsid w:val="001A6072"/>
    <w:rsid w:val="001A6C9A"/>
    <w:rsid w:val="001A7F45"/>
    <w:rsid w:val="001B01F9"/>
    <w:rsid w:val="001B0941"/>
    <w:rsid w:val="001B0E3F"/>
    <w:rsid w:val="001B1B9E"/>
    <w:rsid w:val="001B4E18"/>
    <w:rsid w:val="001B5E8D"/>
    <w:rsid w:val="001B6360"/>
    <w:rsid w:val="001B665B"/>
    <w:rsid w:val="001B67E2"/>
    <w:rsid w:val="001B7033"/>
    <w:rsid w:val="001B788C"/>
    <w:rsid w:val="001C045B"/>
    <w:rsid w:val="001C0C70"/>
    <w:rsid w:val="001C1436"/>
    <w:rsid w:val="001C255D"/>
    <w:rsid w:val="001C276E"/>
    <w:rsid w:val="001C3095"/>
    <w:rsid w:val="001C3390"/>
    <w:rsid w:val="001C3634"/>
    <w:rsid w:val="001C3E2E"/>
    <w:rsid w:val="001C53D6"/>
    <w:rsid w:val="001C5A6E"/>
    <w:rsid w:val="001C6A59"/>
    <w:rsid w:val="001D0432"/>
    <w:rsid w:val="001D1622"/>
    <w:rsid w:val="001D1A34"/>
    <w:rsid w:val="001D38CC"/>
    <w:rsid w:val="001D4624"/>
    <w:rsid w:val="001D4AEA"/>
    <w:rsid w:val="001D51F5"/>
    <w:rsid w:val="001D5BCE"/>
    <w:rsid w:val="001D69F9"/>
    <w:rsid w:val="001D6F79"/>
    <w:rsid w:val="001D7AF4"/>
    <w:rsid w:val="001E0AFB"/>
    <w:rsid w:val="001E1079"/>
    <w:rsid w:val="001E14C4"/>
    <w:rsid w:val="001E2535"/>
    <w:rsid w:val="001E26A6"/>
    <w:rsid w:val="001E3577"/>
    <w:rsid w:val="001E3D13"/>
    <w:rsid w:val="001E55B7"/>
    <w:rsid w:val="001E5DE8"/>
    <w:rsid w:val="001F0288"/>
    <w:rsid w:val="001F0B0A"/>
    <w:rsid w:val="001F1C26"/>
    <w:rsid w:val="001F1C3E"/>
    <w:rsid w:val="001F2665"/>
    <w:rsid w:val="001F2953"/>
    <w:rsid w:val="001F421F"/>
    <w:rsid w:val="001F437D"/>
    <w:rsid w:val="001F4A85"/>
    <w:rsid w:val="001F5162"/>
    <w:rsid w:val="001F5697"/>
    <w:rsid w:val="001F5DEE"/>
    <w:rsid w:val="001F5F7D"/>
    <w:rsid w:val="001F6C05"/>
    <w:rsid w:val="00200591"/>
    <w:rsid w:val="00200F26"/>
    <w:rsid w:val="00202944"/>
    <w:rsid w:val="00203C7D"/>
    <w:rsid w:val="002043B3"/>
    <w:rsid w:val="0020459D"/>
    <w:rsid w:val="002054AA"/>
    <w:rsid w:val="00206DFA"/>
    <w:rsid w:val="00210237"/>
    <w:rsid w:val="00211E32"/>
    <w:rsid w:val="002124AB"/>
    <w:rsid w:val="00212945"/>
    <w:rsid w:val="0021306D"/>
    <w:rsid w:val="00213866"/>
    <w:rsid w:val="002156C6"/>
    <w:rsid w:val="00215872"/>
    <w:rsid w:val="00215938"/>
    <w:rsid w:val="00216287"/>
    <w:rsid w:val="00216EE5"/>
    <w:rsid w:val="0021792E"/>
    <w:rsid w:val="00217EB8"/>
    <w:rsid w:val="002207A1"/>
    <w:rsid w:val="00221C54"/>
    <w:rsid w:val="00222194"/>
    <w:rsid w:val="002227CC"/>
    <w:rsid w:val="00222DD2"/>
    <w:rsid w:val="00223B41"/>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497A"/>
    <w:rsid w:val="00235488"/>
    <w:rsid w:val="0023678E"/>
    <w:rsid w:val="00236FCC"/>
    <w:rsid w:val="00237377"/>
    <w:rsid w:val="0023751B"/>
    <w:rsid w:val="0024125D"/>
    <w:rsid w:val="00242156"/>
    <w:rsid w:val="00242606"/>
    <w:rsid w:val="0024305A"/>
    <w:rsid w:val="002434E3"/>
    <w:rsid w:val="002438DB"/>
    <w:rsid w:val="0024433B"/>
    <w:rsid w:val="002449B3"/>
    <w:rsid w:val="00245090"/>
    <w:rsid w:val="0024646B"/>
    <w:rsid w:val="0024742F"/>
    <w:rsid w:val="002477C5"/>
    <w:rsid w:val="00247AEC"/>
    <w:rsid w:val="00250030"/>
    <w:rsid w:val="00250648"/>
    <w:rsid w:val="00250812"/>
    <w:rsid w:val="00250AC4"/>
    <w:rsid w:val="00250CE5"/>
    <w:rsid w:val="00250D12"/>
    <w:rsid w:val="00251E09"/>
    <w:rsid w:val="002520CC"/>
    <w:rsid w:val="00252B05"/>
    <w:rsid w:val="002533EB"/>
    <w:rsid w:val="00253B18"/>
    <w:rsid w:val="00256488"/>
    <w:rsid w:val="00256828"/>
    <w:rsid w:val="00256869"/>
    <w:rsid w:val="00256C5C"/>
    <w:rsid w:val="002571FE"/>
    <w:rsid w:val="002574D8"/>
    <w:rsid w:val="002575B2"/>
    <w:rsid w:val="00257A78"/>
    <w:rsid w:val="00257D24"/>
    <w:rsid w:val="00257E30"/>
    <w:rsid w:val="0026066D"/>
    <w:rsid w:val="002615F4"/>
    <w:rsid w:val="00261BAA"/>
    <w:rsid w:val="00262754"/>
    <w:rsid w:val="00262E3C"/>
    <w:rsid w:val="002641DD"/>
    <w:rsid w:val="00264A93"/>
    <w:rsid w:val="00264F3C"/>
    <w:rsid w:val="0026624E"/>
    <w:rsid w:val="00270134"/>
    <w:rsid w:val="00271425"/>
    <w:rsid w:val="0027332A"/>
    <w:rsid w:val="00273DC6"/>
    <w:rsid w:val="00274CFB"/>
    <w:rsid w:val="00275665"/>
    <w:rsid w:val="00275F7F"/>
    <w:rsid w:val="00276CA8"/>
    <w:rsid w:val="00277463"/>
    <w:rsid w:val="00277E5E"/>
    <w:rsid w:val="002808A4"/>
    <w:rsid w:val="0028176E"/>
    <w:rsid w:val="00281ABB"/>
    <w:rsid w:val="0028287C"/>
    <w:rsid w:val="0028437B"/>
    <w:rsid w:val="0028529C"/>
    <w:rsid w:val="00285DE9"/>
    <w:rsid w:val="00287FBA"/>
    <w:rsid w:val="00290B0D"/>
    <w:rsid w:val="00292503"/>
    <w:rsid w:val="0029281E"/>
    <w:rsid w:val="00292903"/>
    <w:rsid w:val="00292AF6"/>
    <w:rsid w:val="0029388B"/>
    <w:rsid w:val="00293B2D"/>
    <w:rsid w:val="00294560"/>
    <w:rsid w:val="0029568E"/>
    <w:rsid w:val="002963E5"/>
    <w:rsid w:val="00297F8B"/>
    <w:rsid w:val="002A10A9"/>
    <w:rsid w:val="002A2514"/>
    <w:rsid w:val="002A455E"/>
    <w:rsid w:val="002A7FB3"/>
    <w:rsid w:val="002B077A"/>
    <w:rsid w:val="002B0A72"/>
    <w:rsid w:val="002B0EBE"/>
    <w:rsid w:val="002B0F69"/>
    <w:rsid w:val="002B1FA4"/>
    <w:rsid w:val="002B32DA"/>
    <w:rsid w:val="002B3D3C"/>
    <w:rsid w:val="002B4808"/>
    <w:rsid w:val="002B550F"/>
    <w:rsid w:val="002B59C6"/>
    <w:rsid w:val="002B5C90"/>
    <w:rsid w:val="002B6A92"/>
    <w:rsid w:val="002B772B"/>
    <w:rsid w:val="002B78EE"/>
    <w:rsid w:val="002B7995"/>
    <w:rsid w:val="002C07C2"/>
    <w:rsid w:val="002C0BE2"/>
    <w:rsid w:val="002C1B56"/>
    <w:rsid w:val="002C285E"/>
    <w:rsid w:val="002C291E"/>
    <w:rsid w:val="002C569E"/>
    <w:rsid w:val="002C5A89"/>
    <w:rsid w:val="002C6E53"/>
    <w:rsid w:val="002C7C3A"/>
    <w:rsid w:val="002C7FF6"/>
    <w:rsid w:val="002D0324"/>
    <w:rsid w:val="002D07CD"/>
    <w:rsid w:val="002D100E"/>
    <w:rsid w:val="002D1CCC"/>
    <w:rsid w:val="002D2F02"/>
    <w:rsid w:val="002D55CF"/>
    <w:rsid w:val="002D65F2"/>
    <w:rsid w:val="002D6CF3"/>
    <w:rsid w:val="002D6E89"/>
    <w:rsid w:val="002D6E9F"/>
    <w:rsid w:val="002D77DE"/>
    <w:rsid w:val="002E0104"/>
    <w:rsid w:val="002E01AC"/>
    <w:rsid w:val="002E1734"/>
    <w:rsid w:val="002E1E92"/>
    <w:rsid w:val="002E3895"/>
    <w:rsid w:val="002E4834"/>
    <w:rsid w:val="002E4B20"/>
    <w:rsid w:val="002E5BC6"/>
    <w:rsid w:val="002E7360"/>
    <w:rsid w:val="002F132C"/>
    <w:rsid w:val="002F184A"/>
    <w:rsid w:val="002F198F"/>
    <w:rsid w:val="002F1ED3"/>
    <w:rsid w:val="002F2960"/>
    <w:rsid w:val="002F2B7F"/>
    <w:rsid w:val="002F2E93"/>
    <w:rsid w:val="002F34AA"/>
    <w:rsid w:val="002F4D90"/>
    <w:rsid w:val="002F54CA"/>
    <w:rsid w:val="002F57D8"/>
    <w:rsid w:val="002F6390"/>
    <w:rsid w:val="002F7402"/>
    <w:rsid w:val="002F7B92"/>
    <w:rsid w:val="002F7B95"/>
    <w:rsid w:val="0030092F"/>
    <w:rsid w:val="0030104F"/>
    <w:rsid w:val="00301CB3"/>
    <w:rsid w:val="0030253C"/>
    <w:rsid w:val="00302EE8"/>
    <w:rsid w:val="00304419"/>
    <w:rsid w:val="0030466C"/>
    <w:rsid w:val="00305B09"/>
    <w:rsid w:val="00306722"/>
    <w:rsid w:val="00306EBD"/>
    <w:rsid w:val="0030779B"/>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074B"/>
    <w:rsid w:val="0032111E"/>
    <w:rsid w:val="00321159"/>
    <w:rsid w:val="003211D9"/>
    <w:rsid w:val="00321EBD"/>
    <w:rsid w:val="003225D6"/>
    <w:rsid w:val="00322D27"/>
    <w:rsid w:val="0032406B"/>
    <w:rsid w:val="00325648"/>
    <w:rsid w:val="003258D8"/>
    <w:rsid w:val="00326A02"/>
    <w:rsid w:val="00330FFD"/>
    <w:rsid w:val="003314C0"/>
    <w:rsid w:val="003316ED"/>
    <w:rsid w:val="00331A8D"/>
    <w:rsid w:val="00331AD0"/>
    <w:rsid w:val="003327A0"/>
    <w:rsid w:val="00332ED1"/>
    <w:rsid w:val="00333061"/>
    <w:rsid w:val="003330AF"/>
    <w:rsid w:val="0033348D"/>
    <w:rsid w:val="00333A50"/>
    <w:rsid w:val="00333BAF"/>
    <w:rsid w:val="00333CAA"/>
    <w:rsid w:val="00334E14"/>
    <w:rsid w:val="00334F76"/>
    <w:rsid w:val="0033689D"/>
    <w:rsid w:val="003375F2"/>
    <w:rsid w:val="00337B29"/>
    <w:rsid w:val="00340129"/>
    <w:rsid w:val="003403FA"/>
    <w:rsid w:val="00341269"/>
    <w:rsid w:val="00341A8A"/>
    <w:rsid w:val="003428A3"/>
    <w:rsid w:val="00343638"/>
    <w:rsid w:val="0034504F"/>
    <w:rsid w:val="0034575B"/>
    <w:rsid w:val="00345E85"/>
    <w:rsid w:val="00346719"/>
    <w:rsid w:val="003473E2"/>
    <w:rsid w:val="00347975"/>
    <w:rsid w:val="003508CD"/>
    <w:rsid w:val="003511AE"/>
    <w:rsid w:val="00351A5C"/>
    <w:rsid w:val="00351C5C"/>
    <w:rsid w:val="00351C96"/>
    <w:rsid w:val="00351EDD"/>
    <w:rsid w:val="00352357"/>
    <w:rsid w:val="003539FC"/>
    <w:rsid w:val="003557D5"/>
    <w:rsid w:val="00355992"/>
    <w:rsid w:val="00356241"/>
    <w:rsid w:val="00357B59"/>
    <w:rsid w:val="00357E63"/>
    <w:rsid w:val="00360B17"/>
    <w:rsid w:val="00361319"/>
    <w:rsid w:val="00362C63"/>
    <w:rsid w:val="003645F0"/>
    <w:rsid w:val="00364B54"/>
    <w:rsid w:val="00365D6C"/>
    <w:rsid w:val="003702CC"/>
    <w:rsid w:val="0037045F"/>
    <w:rsid w:val="003707F0"/>
    <w:rsid w:val="00370FDD"/>
    <w:rsid w:val="003711AC"/>
    <w:rsid w:val="003711F8"/>
    <w:rsid w:val="0037267A"/>
    <w:rsid w:val="00372DB5"/>
    <w:rsid w:val="0037364E"/>
    <w:rsid w:val="00374BFD"/>
    <w:rsid w:val="003756DB"/>
    <w:rsid w:val="00375AAC"/>
    <w:rsid w:val="00376115"/>
    <w:rsid w:val="00377D4A"/>
    <w:rsid w:val="00380508"/>
    <w:rsid w:val="003817C0"/>
    <w:rsid w:val="003819A1"/>
    <w:rsid w:val="00381BF8"/>
    <w:rsid w:val="003828C2"/>
    <w:rsid w:val="00383163"/>
    <w:rsid w:val="00384ABA"/>
    <w:rsid w:val="00384B79"/>
    <w:rsid w:val="003862DA"/>
    <w:rsid w:val="00387400"/>
    <w:rsid w:val="00390137"/>
    <w:rsid w:val="00391EC2"/>
    <w:rsid w:val="00392E3D"/>
    <w:rsid w:val="0039348D"/>
    <w:rsid w:val="0039375B"/>
    <w:rsid w:val="00394401"/>
    <w:rsid w:val="00394C90"/>
    <w:rsid w:val="00395150"/>
    <w:rsid w:val="003974BC"/>
    <w:rsid w:val="003A1BE1"/>
    <w:rsid w:val="003A2D2B"/>
    <w:rsid w:val="003A43F5"/>
    <w:rsid w:val="003A5052"/>
    <w:rsid w:val="003A54EE"/>
    <w:rsid w:val="003A59B8"/>
    <w:rsid w:val="003A5CB9"/>
    <w:rsid w:val="003A60BD"/>
    <w:rsid w:val="003A7711"/>
    <w:rsid w:val="003A78B8"/>
    <w:rsid w:val="003A7BFE"/>
    <w:rsid w:val="003A7D1E"/>
    <w:rsid w:val="003B09CF"/>
    <w:rsid w:val="003B119A"/>
    <w:rsid w:val="003B3678"/>
    <w:rsid w:val="003B3D04"/>
    <w:rsid w:val="003B50BE"/>
    <w:rsid w:val="003B5ACF"/>
    <w:rsid w:val="003B5B8F"/>
    <w:rsid w:val="003B643F"/>
    <w:rsid w:val="003B6F21"/>
    <w:rsid w:val="003B7146"/>
    <w:rsid w:val="003C0E72"/>
    <w:rsid w:val="003C1C2E"/>
    <w:rsid w:val="003C25C6"/>
    <w:rsid w:val="003C2744"/>
    <w:rsid w:val="003C38F6"/>
    <w:rsid w:val="003C3BE1"/>
    <w:rsid w:val="003C4263"/>
    <w:rsid w:val="003C42E4"/>
    <w:rsid w:val="003C47A0"/>
    <w:rsid w:val="003C481C"/>
    <w:rsid w:val="003C4A07"/>
    <w:rsid w:val="003C69D1"/>
    <w:rsid w:val="003C6EF9"/>
    <w:rsid w:val="003C731C"/>
    <w:rsid w:val="003C7668"/>
    <w:rsid w:val="003C7A7D"/>
    <w:rsid w:val="003D0DE6"/>
    <w:rsid w:val="003D234B"/>
    <w:rsid w:val="003D2586"/>
    <w:rsid w:val="003D41B8"/>
    <w:rsid w:val="003D470D"/>
    <w:rsid w:val="003D512E"/>
    <w:rsid w:val="003D56A0"/>
    <w:rsid w:val="003D5D24"/>
    <w:rsid w:val="003D66B4"/>
    <w:rsid w:val="003D6E4A"/>
    <w:rsid w:val="003E1573"/>
    <w:rsid w:val="003E15C5"/>
    <w:rsid w:val="003E1BCB"/>
    <w:rsid w:val="003E2E84"/>
    <w:rsid w:val="003E3497"/>
    <w:rsid w:val="003E3517"/>
    <w:rsid w:val="003E413F"/>
    <w:rsid w:val="003E4559"/>
    <w:rsid w:val="003E50BA"/>
    <w:rsid w:val="003E5E80"/>
    <w:rsid w:val="003E5F69"/>
    <w:rsid w:val="003E7B59"/>
    <w:rsid w:val="003F0095"/>
    <w:rsid w:val="003F0408"/>
    <w:rsid w:val="003F07F6"/>
    <w:rsid w:val="003F1278"/>
    <w:rsid w:val="003F18E4"/>
    <w:rsid w:val="003F1F35"/>
    <w:rsid w:val="003F2E87"/>
    <w:rsid w:val="003F3162"/>
    <w:rsid w:val="003F4F23"/>
    <w:rsid w:val="003F52E0"/>
    <w:rsid w:val="003F5BE9"/>
    <w:rsid w:val="003F69CB"/>
    <w:rsid w:val="003F70E2"/>
    <w:rsid w:val="003F778E"/>
    <w:rsid w:val="003F78FC"/>
    <w:rsid w:val="00400609"/>
    <w:rsid w:val="00401892"/>
    <w:rsid w:val="004019B0"/>
    <w:rsid w:val="00401C77"/>
    <w:rsid w:val="004021F7"/>
    <w:rsid w:val="0040264D"/>
    <w:rsid w:val="00402854"/>
    <w:rsid w:val="00404736"/>
    <w:rsid w:val="00404799"/>
    <w:rsid w:val="00405455"/>
    <w:rsid w:val="00410567"/>
    <w:rsid w:val="004107C8"/>
    <w:rsid w:val="004118CE"/>
    <w:rsid w:val="00411F48"/>
    <w:rsid w:val="00411FC1"/>
    <w:rsid w:val="004122D4"/>
    <w:rsid w:val="004127B3"/>
    <w:rsid w:val="00413598"/>
    <w:rsid w:val="00414BEB"/>
    <w:rsid w:val="00414CCC"/>
    <w:rsid w:val="00415B2D"/>
    <w:rsid w:val="004164F2"/>
    <w:rsid w:val="00417A9D"/>
    <w:rsid w:val="00420339"/>
    <w:rsid w:val="00420D42"/>
    <w:rsid w:val="00420F72"/>
    <w:rsid w:val="0042136C"/>
    <w:rsid w:val="004219A5"/>
    <w:rsid w:val="004220AA"/>
    <w:rsid w:val="0042214D"/>
    <w:rsid w:val="004221E1"/>
    <w:rsid w:val="004222BC"/>
    <w:rsid w:val="004240B2"/>
    <w:rsid w:val="00425733"/>
    <w:rsid w:val="004270D1"/>
    <w:rsid w:val="00430094"/>
    <w:rsid w:val="0043018C"/>
    <w:rsid w:val="00430429"/>
    <w:rsid w:val="00430859"/>
    <w:rsid w:val="00431937"/>
    <w:rsid w:val="00432B55"/>
    <w:rsid w:val="00432ECF"/>
    <w:rsid w:val="00433936"/>
    <w:rsid w:val="0043531A"/>
    <w:rsid w:val="00435B07"/>
    <w:rsid w:val="00436EE1"/>
    <w:rsid w:val="0043736B"/>
    <w:rsid w:val="00437AA0"/>
    <w:rsid w:val="004403C4"/>
    <w:rsid w:val="004406A2"/>
    <w:rsid w:val="00440AA3"/>
    <w:rsid w:val="00441836"/>
    <w:rsid w:val="00443DF1"/>
    <w:rsid w:val="00444175"/>
    <w:rsid w:val="004443AA"/>
    <w:rsid w:val="00444771"/>
    <w:rsid w:val="00444FD8"/>
    <w:rsid w:val="004457A1"/>
    <w:rsid w:val="004466C2"/>
    <w:rsid w:val="00446EDA"/>
    <w:rsid w:val="0044709C"/>
    <w:rsid w:val="004478DA"/>
    <w:rsid w:val="00447F25"/>
    <w:rsid w:val="00447F6F"/>
    <w:rsid w:val="004501B3"/>
    <w:rsid w:val="0045030F"/>
    <w:rsid w:val="0045033D"/>
    <w:rsid w:val="0045157F"/>
    <w:rsid w:val="00452323"/>
    <w:rsid w:val="00452B8F"/>
    <w:rsid w:val="00452D62"/>
    <w:rsid w:val="004531C0"/>
    <w:rsid w:val="00453576"/>
    <w:rsid w:val="004536BD"/>
    <w:rsid w:val="00454133"/>
    <w:rsid w:val="00454670"/>
    <w:rsid w:val="0045500A"/>
    <w:rsid w:val="004553F3"/>
    <w:rsid w:val="00455620"/>
    <w:rsid w:val="00457103"/>
    <w:rsid w:val="00457C3A"/>
    <w:rsid w:val="00461662"/>
    <w:rsid w:val="004621B9"/>
    <w:rsid w:val="0046277B"/>
    <w:rsid w:val="00462CB5"/>
    <w:rsid w:val="00462FB6"/>
    <w:rsid w:val="004637A7"/>
    <w:rsid w:val="00464A6E"/>
    <w:rsid w:val="00464EFC"/>
    <w:rsid w:val="0046530B"/>
    <w:rsid w:val="00465D75"/>
    <w:rsid w:val="004666B5"/>
    <w:rsid w:val="004667AC"/>
    <w:rsid w:val="00466D58"/>
    <w:rsid w:val="00466FC7"/>
    <w:rsid w:val="0046720A"/>
    <w:rsid w:val="00467B0E"/>
    <w:rsid w:val="00470493"/>
    <w:rsid w:val="004704FD"/>
    <w:rsid w:val="004707AD"/>
    <w:rsid w:val="004707EC"/>
    <w:rsid w:val="00470BB4"/>
    <w:rsid w:val="00470F31"/>
    <w:rsid w:val="00471081"/>
    <w:rsid w:val="004713B3"/>
    <w:rsid w:val="004721CC"/>
    <w:rsid w:val="0047331A"/>
    <w:rsid w:val="004735BD"/>
    <w:rsid w:val="00475731"/>
    <w:rsid w:val="00475FE5"/>
    <w:rsid w:val="00477A22"/>
    <w:rsid w:val="00480596"/>
    <w:rsid w:val="004806F4"/>
    <w:rsid w:val="00480F7F"/>
    <w:rsid w:val="0048115F"/>
    <w:rsid w:val="00481357"/>
    <w:rsid w:val="0048146D"/>
    <w:rsid w:val="00481AA4"/>
    <w:rsid w:val="004828FF"/>
    <w:rsid w:val="00483178"/>
    <w:rsid w:val="0048333D"/>
    <w:rsid w:val="00484AB9"/>
    <w:rsid w:val="00484B22"/>
    <w:rsid w:val="00484CFE"/>
    <w:rsid w:val="00484E82"/>
    <w:rsid w:val="00485226"/>
    <w:rsid w:val="004855CF"/>
    <w:rsid w:val="00485813"/>
    <w:rsid w:val="0048590D"/>
    <w:rsid w:val="004866F8"/>
    <w:rsid w:val="00486E57"/>
    <w:rsid w:val="00490954"/>
    <w:rsid w:val="0049102E"/>
    <w:rsid w:val="0049125E"/>
    <w:rsid w:val="00491465"/>
    <w:rsid w:val="004919E8"/>
    <w:rsid w:val="004921BC"/>
    <w:rsid w:val="00492C7F"/>
    <w:rsid w:val="0049346A"/>
    <w:rsid w:val="004951C3"/>
    <w:rsid w:val="00496E17"/>
    <w:rsid w:val="00497BB0"/>
    <w:rsid w:val="004A0732"/>
    <w:rsid w:val="004A0A25"/>
    <w:rsid w:val="004A0E33"/>
    <w:rsid w:val="004A15F9"/>
    <w:rsid w:val="004A16B3"/>
    <w:rsid w:val="004A18C1"/>
    <w:rsid w:val="004A22C2"/>
    <w:rsid w:val="004A2525"/>
    <w:rsid w:val="004A2A4B"/>
    <w:rsid w:val="004A2AE5"/>
    <w:rsid w:val="004A2B10"/>
    <w:rsid w:val="004A2F7F"/>
    <w:rsid w:val="004A3722"/>
    <w:rsid w:val="004A4CD4"/>
    <w:rsid w:val="004A5DFB"/>
    <w:rsid w:val="004A5ED0"/>
    <w:rsid w:val="004A6861"/>
    <w:rsid w:val="004A78F0"/>
    <w:rsid w:val="004A7982"/>
    <w:rsid w:val="004B092D"/>
    <w:rsid w:val="004B0AE4"/>
    <w:rsid w:val="004B1B18"/>
    <w:rsid w:val="004B1EB9"/>
    <w:rsid w:val="004B4246"/>
    <w:rsid w:val="004B51F0"/>
    <w:rsid w:val="004B5E2B"/>
    <w:rsid w:val="004B61DF"/>
    <w:rsid w:val="004B6508"/>
    <w:rsid w:val="004B68CE"/>
    <w:rsid w:val="004C06A1"/>
    <w:rsid w:val="004C23DB"/>
    <w:rsid w:val="004C29B8"/>
    <w:rsid w:val="004C30D9"/>
    <w:rsid w:val="004C3E55"/>
    <w:rsid w:val="004C4E7F"/>
    <w:rsid w:val="004C501C"/>
    <w:rsid w:val="004C5517"/>
    <w:rsid w:val="004C56CA"/>
    <w:rsid w:val="004C5960"/>
    <w:rsid w:val="004C7128"/>
    <w:rsid w:val="004C7BFD"/>
    <w:rsid w:val="004D00AC"/>
    <w:rsid w:val="004D0640"/>
    <w:rsid w:val="004D1053"/>
    <w:rsid w:val="004D2C18"/>
    <w:rsid w:val="004D33DA"/>
    <w:rsid w:val="004D55CF"/>
    <w:rsid w:val="004D5712"/>
    <w:rsid w:val="004D59F8"/>
    <w:rsid w:val="004D661D"/>
    <w:rsid w:val="004D687A"/>
    <w:rsid w:val="004D6D69"/>
    <w:rsid w:val="004D769E"/>
    <w:rsid w:val="004D79FD"/>
    <w:rsid w:val="004E16C7"/>
    <w:rsid w:val="004E17F5"/>
    <w:rsid w:val="004E4F07"/>
    <w:rsid w:val="004E56EF"/>
    <w:rsid w:val="004E5CE2"/>
    <w:rsid w:val="004E77F0"/>
    <w:rsid w:val="004E789C"/>
    <w:rsid w:val="004F3137"/>
    <w:rsid w:val="004F3D27"/>
    <w:rsid w:val="004F3DC2"/>
    <w:rsid w:val="004F4087"/>
    <w:rsid w:val="004F4C41"/>
    <w:rsid w:val="004F592F"/>
    <w:rsid w:val="004F5F9E"/>
    <w:rsid w:val="004F6BC3"/>
    <w:rsid w:val="004F7224"/>
    <w:rsid w:val="004F73A1"/>
    <w:rsid w:val="004F7B98"/>
    <w:rsid w:val="0050000E"/>
    <w:rsid w:val="005000AB"/>
    <w:rsid w:val="0050013E"/>
    <w:rsid w:val="0050067E"/>
    <w:rsid w:val="00500712"/>
    <w:rsid w:val="00501DB3"/>
    <w:rsid w:val="00501F31"/>
    <w:rsid w:val="00502D57"/>
    <w:rsid w:val="00503364"/>
    <w:rsid w:val="00503A04"/>
    <w:rsid w:val="005048BB"/>
    <w:rsid w:val="005049C8"/>
    <w:rsid w:val="00504DB4"/>
    <w:rsid w:val="005064C9"/>
    <w:rsid w:val="005068E6"/>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1E5B"/>
    <w:rsid w:val="00522BEB"/>
    <w:rsid w:val="00524E86"/>
    <w:rsid w:val="00525D68"/>
    <w:rsid w:val="005300D7"/>
    <w:rsid w:val="00530751"/>
    <w:rsid w:val="00530CB1"/>
    <w:rsid w:val="0053199E"/>
    <w:rsid w:val="00531E8B"/>
    <w:rsid w:val="00532278"/>
    <w:rsid w:val="0053279D"/>
    <w:rsid w:val="005354F9"/>
    <w:rsid w:val="00535567"/>
    <w:rsid w:val="00535B4C"/>
    <w:rsid w:val="00536B10"/>
    <w:rsid w:val="005409AF"/>
    <w:rsid w:val="00540FE8"/>
    <w:rsid w:val="005428FB"/>
    <w:rsid w:val="00542C46"/>
    <w:rsid w:val="00542C78"/>
    <w:rsid w:val="00546818"/>
    <w:rsid w:val="00546A07"/>
    <w:rsid w:val="00546CA3"/>
    <w:rsid w:val="00546CE4"/>
    <w:rsid w:val="00546E42"/>
    <w:rsid w:val="00547B57"/>
    <w:rsid w:val="005508F2"/>
    <w:rsid w:val="005530AC"/>
    <w:rsid w:val="0055410C"/>
    <w:rsid w:val="005545EA"/>
    <w:rsid w:val="0055684B"/>
    <w:rsid w:val="00556A5E"/>
    <w:rsid w:val="005577F7"/>
    <w:rsid w:val="00561747"/>
    <w:rsid w:val="005617D7"/>
    <w:rsid w:val="00563DCC"/>
    <w:rsid w:val="00564CC1"/>
    <w:rsid w:val="00565064"/>
    <w:rsid w:val="0056519E"/>
    <w:rsid w:val="00565722"/>
    <w:rsid w:val="00570566"/>
    <w:rsid w:val="00570800"/>
    <w:rsid w:val="00571219"/>
    <w:rsid w:val="00572348"/>
    <w:rsid w:val="00573D32"/>
    <w:rsid w:val="0057495C"/>
    <w:rsid w:val="00574B27"/>
    <w:rsid w:val="00576FFA"/>
    <w:rsid w:val="005807B6"/>
    <w:rsid w:val="00580E1D"/>
    <w:rsid w:val="00580E53"/>
    <w:rsid w:val="0058312A"/>
    <w:rsid w:val="00583135"/>
    <w:rsid w:val="00583211"/>
    <w:rsid w:val="0058381A"/>
    <w:rsid w:val="0058439A"/>
    <w:rsid w:val="00584DBD"/>
    <w:rsid w:val="00585099"/>
    <w:rsid w:val="00586C2D"/>
    <w:rsid w:val="005902C0"/>
    <w:rsid w:val="00590703"/>
    <w:rsid w:val="00591C7B"/>
    <w:rsid w:val="005920CC"/>
    <w:rsid w:val="0059448C"/>
    <w:rsid w:val="005946E1"/>
    <w:rsid w:val="005949C4"/>
    <w:rsid w:val="00594D3F"/>
    <w:rsid w:val="00594D48"/>
    <w:rsid w:val="00594E3C"/>
    <w:rsid w:val="00595CE9"/>
    <w:rsid w:val="00596771"/>
    <w:rsid w:val="00597811"/>
    <w:rsid w:val="005A0028"/>
    <w:rsid w:val="005A0A60"/>
    <w:rsid w:val="005A44E2"/>
    <w:rsid w:val="005A56F6"/>
    <w:rsid w:val="005A6246"/>
    <w:rsid w:val="005A6272"/>
    <w:rsid w:val="005B125C"/>
    <w:rsid w:val="005B13CC"/>
    <w:rsid w:val="005B2EAF"/>
    <w:rsid w:val="005B3179"/>
    <w:rsid w:val="005B4118"/>
    <w:rsid w:val="005B4595"/>
    <w:rsid w:val="005B4C98"/>
    <w:rsid w:val="005B6407"/>
    <w:rsid w:val="005B6AAE"/>
    <w:rsid w:val="005B6AF2"/>
    <w:rsid w:val="005B6B41"/>
    <w:rsid w:val="005B6E38"/>
    <w:rsid w:val="005B76F5"/>
    <w:rsid w:val="005B7B8A"/>
    <w:rsid w:val="005B7D2D"/>
    <w:rsid w:val="005C1AAF"/>
    <w:rsid w:val="005C3BA4"/>
    <w:rsid w:val="005C3FD4"/>
    <w:rsid w:val="005C4691"/>
    <w:rsid w:val="005C47B6"/>
    <w:rsid w:val="005C4929"/>
    <w:rsid w:val="005C5925"/>
    <w:rsid w:val="005C628C"/>
    <w:rsid w:val="005D02DE"/>
    <w:rsid w:val="005D04B7"/>
    <w:rsid w:val="005D08CC"/>
    <w:rsid w:val="005D1164"/>
    <w:rsid w:val="005D1563"/>
    <w:rsid w:val="005D1617"/>
    <w:rsid w:val="005D1D5E"/>
    <w:rsid w:val="005D291C"/>
    <w:rsid w:val="005D32C2"/>
    <w:rsid w:val="005D3D45"/>
    <w:rsid w:val="005D53B7"/>
    <w:rsid w:val="005D53C3"/>
    <w:rsid w:val="005D58C6"/>
    <w:rsid w:val="005D5AB9"/>
    <w:rsid w:val="005D7695"/>
    <w:rsid w:val="005E07E5"/>
    <w:rsid w:val="005E0EAB"/>
    <w:rsid w:val="005E46FB"/>
    <w:rsid w:val="005E4A32"/>
    <w:rsid w:val="005E4CD7"/>
    <w:rsid w:val="005E5307"/>
    <w:rsid w:val="005E5D4F"/>
    <w:rsid w:val="005E6BEC"/>
    <w:rsid w:val="005E7715"/>
    <w:rsid w:val="005E7BFE"/>
    <w:rsid w:val="005F0D40"/>
    <w:rsid w:val="005F170A"/>
    <w:rsid w:val="005F1B66"/>
    <w:rsid w:val="005F1EAC"/>
    <w:rsid w:val="005F450B"/>
    <w:rsid w:val="005F5923"/>
    <w:rsid w:val="005F6C39"/>
    <w:rsid w:val="005F774F"/>
    <w:rsid w:val="00600016"/>
    <w:rsid w:val="00601113"/>
    <w:rsid w:val="006021E4"/>
    <w:rsid w:val="00602D72"/>
    <w:rsid w:val="0060410C"/>
    <w:rsid w:val="00604EE6"/>
    <w:rsid w:val="00605B46"/>
    <w:rsid w:val="00606A3A"/>
    <w:rsid w:val="00606CE3"/>
    <w:rsid w:val="0061064B"/>
    <w:rsid w:val="00610E5D"/>
    <w:rsid w:val="00612D0F"/>
    <w:rsid w:val="00614B6F"/>
    <w:rsid w:val="00616DDA"/>
    <w:rsid w:val="006204BD"/>
    <w:rsid w:val="00620A6A"/>
    <w:rsid w:val="0062106B"/>
    <w:rsid w:val="0062116B"/>
    <w:rsid w:val="0062144B"/>
    <w:rsid w:val="0062269D"/>
    <w:rsid w:val="006231FB"/>
    <w:rsid w:val="00623385"/>
    <w:rsid w:val="006246FA"/>
    <w:rsid w:val="006249B8"/>
    <w:rsid w:val="006250F2"/>
    <w:rsid w:val="00625DB3"/>
    <w:rsid w:val="00625E5C"/>
    <w:rsid w:val="0062703A"/>
    <w:rsid w:val="00627058"/>
    <w:rsid w:val="006273FD"/>
    <w:rsid w:val="006304B6"/>
    <w:rsid w:val="00630ABD"/>
    <w:rsid w:val="00631464"/>
    <w:rsid w:val="006315FB"/>
    <w:rsid w:val="00631C1C"/>
    <w:rsid w:val="00632D09"/>
    <w:rsid w:val="00632D63"/>
    <w:rsid w:val="00633023"/>
    <w:rsid w:val="00633D8E"/>
    <w:rsid w:val="006343BB"/>
    <w:rsid w:val="00634A56"/>
    <w:rsid w:val="00634B7A"/>
    <w:rsid w:val="00635870"/>
    <w:rsid w:val="006358D5"/>
    <w:rsid w:val="00635E95"/>
    <w:rsid w:val="00637651"/>
    <w:rsid w:val="00637E24"/>
    <w:rsid w:val="00637E3F"/>
    <w:rsid w:val="00641428"/>
    <w:rsid w:val="00641613"/>
    <w:rsid w:val="006416DF"/>
    <w:rsid w:val="00641985"/>
    <w:rsid w:val="00643F58"/>
    <w:rsid w:val="0064465F"/>
    <w:rsid w:val="006446E7"/>
    <w:rsid w:val="0064482A"/>
    <w:rsid w:val="0064553A"/>
    <w:rsid w:val="0064572F"/>
    <w:rsid w:val="006462ED"/>
    <w:rsid w:val="0064648F"/>
    <w:rsid w:val="00646C78"/>
    <w:rsid w:val="00646FAB"/>
    <w:rsid w:val="006514D5"/>
    <w:rsid w:val="00651629"/>
    <w:rsid w:val="0065189E"/>
    <w:rsid w:val="00651BA8"/>
    <w:rsid w:val="006522DD"/>
    <w:rsid w:val="006532F7"/>
    <w:rsid w:val="00656FBD"/>
    <w:rsid w:val="00657721"/>
    <w:rsid w:val="006578A2"/>
    <w:rsid w:val="00660C56"/>
    <w:rsid w:val="00663063"/>
    <w:rsid w:val="00664867"/>
    <w:rsid w:val="00664DE3"/>
    <w:rsid w:val="0066529F"/>
    <w:rsid w:val="00666F20"/>
    <w:rsid w:val="00666F8A"/>
    <w:rsid w:val="0067019B"/>
    <w:rsid w:val="00670456"/>
    <w:rsid w:val="006708E2"/>
    <w:rsid w:val="00670D25"/>
    <w:rsid w:val="0067187D"/>
    <w:rsid w:val="00673701"/>
    <w:rsid w:val="00673AA7"/>
    <w:rsid w:val="006745E5"/>
    <w:rsid w:val="00674773"/>
    <w:rsid w:val="00674B8E"/>
    <w:rsid w:val="006755E1"/>
    <w:rsid w:val="00675689"/>
    <w:rsid w:val="00675A22"/>
    <w:rsid w:val="00675E1A"/>
    <w:rsid w:val="00676B38"/>
    <w:rsid w:val="00677B70"/>
    <w:rsid w:val="006802FC"/>
    <w:rsid w:val="006817A2"/>
    <w:rsid w:val="00682296"/>
    <w:rsid w:val="00682839"/>
    <w:rsid w:val="00682AF2"/>
    <w:rsid w:val="00682EB9"/>
    <w:rsid w:val="006853B0"/>
    <w:rsid w:val="006857AD"/>
    <w:rsid w:val="00685B76"/>
    <w:rsid w:val="00685D45"/>
    <w:rsid w:val="00686321"/>
    <w:rsid w:val="00686419"/>
    <w:rsid w:val="006865E9"/>
    <w:rsid w:val="00686FDA"/>
    <w:rsid w:val="0068720D"/>
    <w:rsid w:val="00687A3B"/>
    <w:rsid w:val="0069032A"/>
    <w:rsid w:val="0069054D"/>
    <w:rsid w:val="00690564"/>
    <w:rsid w:val="006908A5"/>
    <w:rsid w:val="00691ADF"/>
    <w:rsid w:val="00692969"/>
    <w:rsid w:val="00692DE4"/>
    <w:rsid w:val="00693C1C"/>
    <w:rsid w:val="006952A6"/>
    <w:rsid w:val="006954E0"/>
    <w:rsid w:val="00695BC1"/>
    <w:rsid w:val="00696582"/>
    <w:rsid w:val="0069720E"/>
    <w:rsid w:val="00697494"/>
    <w:rsid w:val="0069781C"/>
    <w:rsid w:val="006A02A9"/>
    <w:rsid w:val="006A0FA9"/>
    <w:rsid w:val="006A0FE6"/>
    <w:rsid w:val="006A133D"/>
    <w:rsid w:val="006A1816"/>
    <w:rsid w:val="006A2570"/>
    <w:rsid w:val="006A2F97"/>
    <w:rsid w:val="006A4296"/>
    <w:rsid w:val="006A4352"/>
    <w:rsid w:val="006A4900"/>
    <w:rsid w:val="006A5C5A"/>
    <w:rsid w:val="006B0EE3"/>
    <w:rsid w:val="006B1695"/>
    <w:rsid w:val="006B1A28"/>
    <w:rsid w:val="006B1EE5"/>
    <w:rsid w:val="006B25BD"/>
    <w:rsid w:val="006B2940"/>
    <w:rsid w:val="006B480C"/>
    <w:rsid w:val="006B4B84"/>
    <w:rsid w:val="006B506C"/>
    <w:rsid w:val="006B57A4"/>
    <w:rsid w:val="006B5DE7"/>
    <w:rsid w:val="006B6845"/>
    <w:rsid w:val="006B70D7"/>
    <w:rsid w:val="006B7F83"/>
    <w:rsid w:val="006C04C2"/>
    <w:rsid w:val="006C0747"/>
    <w:rsid w:val="006C16E4"/>
    <w:rsid w:val="006C183A"/>
    <w:rsid w:val="006C1A98"/>
    <w:rsid w:val="006C1DBB"/>
    <w:rsid w:val="006C20A2"/>
    <w:rsid w:val="006C3C23"/>
    <w:rsid w:val="006C3F68"/>
    <w:rsid w:val="006C4660"/>
    <w:rsid w:val="006C4C6C"/>
    <w:rsid w:val="006C4EE7"/>
    <w:rsid w:val="006C518C"/>
    <w:rsid w:val="006C621D"/>
    <w:rsid w:val="006C6842"/>
    <w:rsid w:val="006C76E5"/>
    <w:rsid w:val="006C7906"/>
    <w:rsid w:val="006D343A"/>
    <w:rsid w:val="006D4750"/>
    <w:rsid w:val="006D4D0E"/>
    <w:rsid w:val="006D58BD"/>
    <w:rsid w:val="006D5D6F"/>
    <w:rsid w:val="006D62A6"/>
    <w:rsid w:val="006D7F30"/>
    <w:rsid w:val="006E068B"/>
    <w:rsid w:val="006E1110"/>
    <w:rsid w:val="006E1A08"/>
    <w:rsid w:val="006E2004"/>
    <w:rsid w:val="006E4005"/>
    <w:rsid w:val="006E4273"/>
    <w:rsid w:val="006E4F44"/>
    <w:rsid w:val="006E66E0"/>
    <w:rsid w:val="006E690C"/>
    <w:rsid w:val="006E6A33"/>
    <w:rsid w:val="006E7EA8"/>
    <w:rsid w:val="006F1C6A"/>
    <w:rsid w:val="006F267A"/>
    <w:rsid w:val="006F4594"/>
    <w:rsid w:val="006F4638"/>
    <w:rsid w:val="006F5408"/>
    <w:rsid w:val="006F567D"/>
    <w:rsid w:val="006F60EB"/>
    <w:rsid w:val="006F6244"/>
    <w:rsid w:val="006F7CD2"/>
    <w:rsid w:val="007012EC"/>
    <w:rsid w:val="007014A8"/>
    <w:rsid w:val="007021A6"/>
    <w:rsid w:val="00703744"/>
    <w:rsid w:val="007046E2"/>
    <w:rsid w:val="00704928"/>
    <w:rsid w:val="00704BF5"/>
    <w:rsid w:val="007055C6"/>
    <w:rsid w:val="00705857"/>
    <w:rsid w:val="007074D2"/>
    <w:rsid w:val="00710A7D"/>
    <w:rsid w:val="00710E3C"/>
    <w:rsid w:val="00711F46"/>
    <w:rsid w:val="00712E56"/>
    <w:rsid w:val="007131E2"/>
    <w:rsid w:val="007155A3"/>
    <w:rsid w:val="0071566C"/>
    <w:rsid w:val="007171B0"/>
    <w:rsid w:val="0072098A"/>
    <w:rsid w:val="007216B1"/>
    <w:rsid w:val="00722414"/>
    <w:rsid w:val="00722F56"/>
    <w:rsid w:val="007235A8"/>
    <w:rsid w:val="0072371D"/>
    <w:rsid w:val="007239BC"/>
    <w:rsid w:val="00724219"/>
    <w:rsid w:val="00724F70"/>
    <w:rsid w:val="00725692"/>
    <w:rsid w:val="00725A41"/>
    <w:rsid w:val="007276CF"/>
    <w:rsid w:val="007278CE"/>
    <w:rsid w:val="007309B7"/>
    <w:rsid w:val="007310E6"/>
    <w:rsid w:val="007311CE"/>
    <w:rsid w:val="00734DCA"/>
    <w:rsid w:val="0073529B"/>
    <w:rsid w:val="0073613F"/>
    <w:rsid w:val="00736A91"/>
    <w:rsid w:val="00736F2E"/>
    <w:rsid w:val="0073789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57281"/>
    <w:rsid w:val="00757EC8"/>
    <w:rsid w:val="00760151"/>
    <w:rsid w:val="0076120C"/>
    <w:rsid w:val="00761530"/>
    <w:rsid w:val="00763127"/>
    <w:rsid w:val="00763C91"/>
    <w:rsid w:val="00763D8C"/>
    <w:rsid w:val="00764027"/>
    <w:rsid w:val="00764AE7"/>
    <w:rsid w:val="00766632"/>
    <w:rsid w:val="00770B7F"/>
    <w:rsid w:val="00771938"/>
    <w:rsid w:val="00771AFE"/>
    <w:rsid w:val="007745E0"/>
    <w:rsid w:val="00774CE5"/>
    <w:rsid w:val="00774D61"/>
    <w:rsid w:val="00775038"/>
    <w:rsid w:val="00775460"/>
    <w:rsid w:val="00776A0F"/>
    <w:rsid w:val="007774B3"/>
    <w:rsid w:val="00777563"/>
    <w:rsid w:val="00777697"/>
    <w:rsid w:val="00777DAB"/>
    <w:rsid w:val="00777F6E"/>
    <w:rsid w:val="00780D0E"/>
    <w:rsid w:val="00781147"/>
    <w:rsid w:val="00782579"/>
    <w:rsid w:val="00783ED5"/>
    <w:rsid w:val="00785690"/>
    <w:rsid w:val="00785C8E"/>
    <w:rsid w:val="00787B21"/>
    <w:rsid w:val="00787EB9"/>
    <w:rsid w:val="00791386"/>
    <w:rsid w:val="0079180F"/>
    <w:rsid w:val="0079275F"/>
    <w:rsid w:val="00792AA6"/>
    <w:rsid w:val="007932B0"/>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6CB"/>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3626"/>
    <w:rsid w:val="007B4860"/>
    <w:rsid w:val="007B5A6B"/>
    <w:rsid w:val="007B5C46"/>
    <w:rsid w:val="007B6B67"/>
    <w:rsid w:val="007B6F5C"/>
    <w:rsid w:val="007B6F70"/>
    <w:rsid w:val="007B763B"/>
    <w:rsid w:val="007B7ED1"/>
    <w:rsid w:val="007C0B47"/>
    <w:rsid w:val="007C14EF"/>
    <w:rsid w:val="007C1924"/>
    <w:rsid w:val="007C1952"/>
    <w:rsid w:val="007C1F87"/>
    <w:rsid w:val="007C375D"/>
    <w:rsid w:val="007C4853"/>
    <w:rsid w:val="007C5ACF"/>
    <w:rsid w:val="007C6038"/>
    <w:rsid w:val="007C783A"/>
    <w:rsid w:val="007C7D0A"/>
    <w:rsid w:val="007D0710"/>
    <w:rsid w:val="007D1882"/>
    <w:rsid w:val="007D207B"/>
    <w:rsid w:val="007D309F"/>
    <w:rsid w:val="007D3C78"/>
    <w:rsid w:val="007D3F3E"/>
    <w:rsid w:val="007D45ED"/>
    <w:rsid w:val="007D4F3A"/>
    <w:rsid w:val="007D4FE1"/>
    <w:rsid w:val="007D5681"/>
    <w:rsid w:val="007D7401"/>
    <w:rsid w:val="007D74C3"/>
    <w:rsid w:val="007E17B9"/>
    <w:rsid w:val="007E1847"/>
    <w:rsid w:val="007E1CC3"/>
    <w:rsid w:val="007E38E2"/>
    <w:rsid w:val="007E48D8"/>
    <w:rsid w:val="007E4F1A"/>
    <w:rsid w:val="007E50F8"/>
    <w:rsid w:val="007E53AD"/>
    <w:rsid w:val="007E5897"/>
    <w:rsid w:val="007E5F9E"/>
    <w:rsid w:val="007E61C1"/>
    <w:rsid w:val="007E715E"/>
    <w:rsid w:val="007F0299"/>
    <w:rsid w:val="007F07A5"/>
    <w:rsid w:val="007F0EFD"/>
    <w:rsid w:val="007F1010"/>
    <w:rsid w:val="007F18AA"/>
    <w:rsid w:val="007F1B38"/>
    <w:rsid w:val="007F22F6"/>
    <w:rsid w:val="007F2719"/>
    <w:rsid w:val="007F3409"/>
    <w:rsid w:val="007F3A88"/>
    <w:rsid w:val="007F3AED"/>
    <w:rsid w:val="007F4148"/>
    <w:rsid w:val="007F4305"/>
    <w:rsid w:val="007F4523"/>
    <w:rsid w:val="007F6E93"/>
    <w:rsid w:val="007F7CB0"/>
    <w:rsid w:val="007F7FAE"/>
    <w:rsid w:val="00800BCB"/>
    <w:rsid w:val="00801297"/>
    <w:rsid w:val="00801B32"/>
    <w:rsid w:val="00801CC7"/>
    <w:rsid w:val="00802408"/>
    <w:rsid w:val="00803072"/>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742"/>
    <w:rsid w:val="00814864"/>
    <w:rsid w:val="00814D88"/>
    <w:rsid w:val="00815060"/>
    <w:rsid w:val="00815245"/>
    <w:rsid w:val="00815851"/>
    <w:rsid w:val="00815A04"/>
    <w:rsid w:val="0082113D"/>
    <w:rsid w:val="00822427"/>
    <w:rsid w:val="00822F81"/>
    <w:rsid w:val="0082446C"/>
    <w:rsid w:val="00825C1F"/>
    <w:rsid w:val="008264C3"/>
    <w:rsid w:val="00827766"/>
    <w:rsid w:val="008279D7"/>
    <w:rsid w:val="008303E6"/>
    <w:rsid w:val="00830A03"/>
    <w:rsid w:val="00831B23"/>
    <w:rsid w:val="00832530"/>
    <w:rsid w:val="00832DC2"/>
    <w:rsid w:val="00833992"/>
    <w:rsid w:val="008340C1"/>
    <w:rsid w:val="00834EBC"/>
    <w:rsid w:val="0083578E"/>
    <w:rsid w:val="00835B9C"/>
    <w:rsid w:val="00837F70"/>
    <w:rsid w:val="008426BF"/>
    <w:rsid w:val="00842CA6"/>
    <w:rsid w:val="0084312A"/>
    <w:rsid w:val="00843CB4"/>
    <w:rsid w:val="00844925"/>
    <w:rsid w:val="00845EE4"/>
    <w:rsid w:val="00846167"/>
    <w:rsid w:val="00847E81"/>
    <w:rsid w:val="00850617"/>
    <w:rsid w:val="00850BB0"/>
    <w:rsid w:val="008519D0"/>
    <w:rsid w:val="00852039"/>
    <w:rsid w:val="008527F2"/>
    <w:rsid w:val="00852937"/>
    <w:rsid w:val="00852A6E"/>
    <w:rsid w:val="00852AF5"/>
    <w:rsid w:val="008533B8"/>
    <w:rsid w:val="008537B1"/>
    <w:rsid w:val="008539BF"/>
    <w:rsid w:val="00853BF7"/>
    <w:rsid w:val="00853DF4"/>
    <w:rsid w:val="008554D2"/>
    <w:rsid w:val="00855A2F"/>
    <w:rsid w:val="00856906"/>
    <w:rsid w:val="008569A1"/>
    <w:rsid w:val="00857DFB"/>
    <w:rsid w:val="008607A7"/>
    <w:rsid w:val="00861273"/>
    <w:rsid w:val="0086256E"/>
    <w:rsid w:val="008628B4"/>
    <w:rsid w:val="0086348D"/>
    <w:rsid w:val="00863898"/>
    <w:rsid w:val="00863C42"/>
    <w:rsid w:val="00863DC3"/>
    <w:rsid w:val="00864622"/>
    <w:rsid w:val="00864650"/>
    <w:rsid w:val="008649B4"/>
    <w:rsid w:val="00864E5A"/>
    <w:rsid w:val="00864E8C"/>
    <w:rsid w:val="0086574C"/>
    <w:rsid w:val="00866FF7"/>
    <w:rsid w:val="00867610"/>
    <w:rsid w:val="0087088C"/>
    <w:rsid w:val="00870AEE"/>
    <w:rsid w:val="0087100D"/>
    <w:rsid w:val="00871988"/>
    <w:rsid w:val="0087234A"/>
    <w:rsid w:val="00872A94"/>
    <w:rsid w:val="008730F9"/>
    <w:rsid w:val="0087395E"/>
    <w:rsid w:val="00873A69"/>
    <w:rsid w:val="0087463C"/>
    <w:rsid w:val="00877194"/>
    <w:rsid w:val="0088015E"/>
    <w:rsid w:val="00880811"/>
    <w:rsid w:val="00881623"/>
    <w:rsid w:val="00881DCB"/>
    <w:rsid w:val="00882BA3"/>
    <w:rsid w:val="00883C73"/>
    <w:rsid w:val="00883D38"/>
    <w:rsid w:val="008848EB"/>
    <w:rsid w:val="00885AD9"/>
    <w:rsid w:val="00886154"/>
    <w:rsid w:val="00886C0D"/>
    <w:rsid w:val="008872D5"/>
    <w:rsid w:val="00887F82"/>
    <w:rsid w:val="0089029D"/>
    <w:rsid w:val="008903C4"/>
    <w:rsid w:val="00893027"/>
    <w:rsid w:val="0089346A"/>
    <w:rsid w:val="00893A3D"/>
    <w:rsid w:val="00893BDC"/>
    <w:rsid w:val="00893D23"/>
    <w:rsid w:val="00895018"/>
    <w:rsid w:val="008955C5"/>
    <w:rsid w:val="00895B47"/>
    <w:rsid w:val="00895EEF"/>
    <w:rsid w:val="00896263"/>
    <w:rsid w:val="008A002D"/>
    <w:rsid w:val="008A0AA8"/>
    <w:rsid w:val="008A1232"/>
    <w:rsid w:val="008A1F2E"/>
    <w:rsid w:val="008A4F40"/>
    <w:rsid w:val="008A5A3F"/>
    <w:rsid w:val="008B0111"/>
    <w:rsid w:val="008B2755"/>
    <w:rsid w:val="008B2B69"/>
    <w:rsid w:val="008B2B73"/>
    <w:rsid w:val="008B34E1"/>
    <w:rsid w:val="008B384A"/>
    <w:rsid w:val="008B3899"/>
    <w:rsid w:val="008B4468"/>
    <w:rsid w:val="008B49B9"/>
    <w:rsid w:val="008B4DAA"/>
    <w:rsid w:val="008B5152"/>
    <w:rsid w:val="008B5761"/>
    <w:rsid w:val="008B581C"/>
    <w:rsid w:val="008B59F0"/>
    <w:rsid w:val="008B5CD9"/>
    <w:rsid w:val="008B6DA6"/>
    <w:rsid w:val="008B75F4"/>
    <w:rsid w:val="008B7704"/>
    <w:rsid w:val="008B7A0C"/>
    <w:rsid w:val="008B7B9C"/>
    <w:rsid w:val="008C07E8"/>
    <w:rsid w:val="008C1B2E"/>
    <w:rsid w:val="008C1D6D"/>
    <w:rsid w:val="008C415F"/>
    <w:rsid w:val="008C42E9"/>
    <w:rsid w:val="008C5040"/>
    <w:rsid w:val="008C5AA1"/>
    <w:rsid w:val="008C6909"/>
    <w:rsid w:val="008C6EAE"/>
    <w:rsid w:val="008C7121"/>
    <w:rsid w:val="008C72C5"/>
    <w:rsid w:val="008C7A6A"/>
    <w:rsid w:val="008D01F2"/>
    <w:rsid w:val="008D161F"/>
    <w:rsid w:val="008D2994"/>
    <w:rsid w:val="008D30FE"/>
    <w:rsid w:val="008D3BFB"/>
    <w:rsid w:val="008D3D32"/>
    <w:rsid w:val="008D4213"/>
    <w:rsid w:val="008D6F13"/>
    <w:rsid w:val="008D707B"/>
    <w:rsid w:val="008D7545"/>
    <w:rsid w:val="008D77B8"/>
    <w:rsid w:val="008D798C"/>
    <w:rsid w:val="008D7E8A"/>
    <w:rsid w:val="008E04DB"/>
    <w:rsid w:val="008E0CC7"/>
    <w:rsid w:val="008E19BE"/>
    <w:rsid w:val="008E2142"/>
    <w:rsid w:val="008E3B08"/>
    <w:rsid w:val="008E3D2B"/>
    <w:rsid w:val="008E4063"/>
    <w:rsid w:val="008E450F"/>
    <w:rsid w:val="008E58CA"/>
    <w:rsid w:val="008E6DD8"/>
    <w:rsid w:val="008E7DC7"/>
    <w:rsid w:val="008E7DD1"/>
    <w:rsid w:val="008F0113"/>
    <w:rsid w:val="008F0A9B"/>
    <w:rsid w:val="008F0D01"/>
    <w:rsid w:val="008F200B"/>
    <w:rsid w:val="008F27D2"/>
    <w:rsid w:val="008F3C2B"/>
    <w:rsid w:val="008F54DE"/>
    <w:rsid w:val="008F5637"/>
    <w:rsid w:val="008F7C95"/>
    <w:rsid w:val="00901A46"/>
    <w:rsid w:val="0090320D"/>
    <w:rsid w:val="00903EB3"/>
    <w:rsid w:val="00904626"/>
    <w:rsid w:val="009050BE"/>
    <w:rsid w:val="00906334"/>
    <w:rsid w:val="009066E9"/>
    <w:rsid w:val="0090695A"/>
    <w:rsid w:val="00907214"/>
    <w:rsid w:val="00911424"/>
    <w:rsid w:val="009116DC"/>
    <w:rsid w:val="00912D2D"/>
    <w:rsid w:val="00913175"/>
    <w:rsid w:val="0091364C"/>
    <w:rsid w:val="00913D81"/>
    <w:rsid w:val="00914875"/>
    <w:rsid w:val="00916679"/>
    <w:rsid w:val="00916E3C"/>
    <w:rsid w:val="00917EAD"/>
    <w:rsid w:val="0092051A"/>
    <w:rsid w:val="00922116"/>
    <w:rsid w:val="009227E5"/>
    <w:rsid w:val="00922A61"/>
    <w:rsid w:val="00924063"/>
    <w:rsid w:val="00927152"/>
    <w:rsid w:val="0092724F"/>
    <w:rsid w:val="009272AE"/>
    <w:rsid w:val="009274BE"/>
    <w:rsid w:val="00930324"/>
    <w:rsid w:val="00930631"/>
    <w:rsid w:val="00930659"/>
    <w:rsid w:val="00930932"/>
    <w:rsid w:val="0093094D"/>
    <w:rsid w:val="00930D68"/>
    <w:rsid w:val="00931336"/>
    <w:rsid w:val="00933258"/>
    <w:rsid w:val="00933B7B"/>
    <w:rsid w:val="009361CB"/>
    <w:rsid w:val="0093628C"/>
    <w:rsid w:val="00937FAE"/>
    <w:rsid w:val="00941C05"/>
    <w:rsid w:val="00942B44"/>
    <w:rsid w:val="00942BBC"/>
    <w:rsid w:val="0094333C"/>
    <w:rsid w:val="00943B5E"/>
    <w:rsid w:val="00944ECF"/>
    <w:rsid w:val="009461D2"/>
    <w:rsid w:val="00946CD7"/>
    <w:rsid w:val="009474A9"/>
    <w:rsid w:val="00950800"/>
    <w:rsid w:val="00950D58"/>
    <w:rsid w:val="00951DF3"/>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3A16"/>
    <w:rsid w:val="009645D7"/>
    <w:rsid w:val="00964CFF"/>
    <w:rsid w:val="0097042A"/>
    <w:rsid w:val="00970E2A"/>
    <w:rsid w:val="00971029"/>
    <w:rsid w:val="00971430"/>
    <w:rsid w:val="009715E5"/>
    <w:rsid w:val="0097171A"/>
    <w:rsid w:val="00971A63"/>
    <w:rsid w:val="00971E3B"/>
    <w:rsid w:val="00972AF7"/>
    <w:rsid w:val="00972EE0"/>
    <w:rsid w:val="0097360C"/>
    <w:rsid w:val="0097494E"/>
    <w:rsid w:val="00974FB6"/>
    <w:rsid w:val="009767C9"/>
    <w:rsid w:val="00976FD1"/>
    <w:rsid w:val="00980D07"/>
    <w:rsid w:val="009812F0"/>
    <w:rsid w:val="0098206F"/>
    <w:rsid w:val="0098262D"/>
    <w:rsid w:val="00982BB8"/>
    <w:rsid w:val="00983088"/>
    <w:rsid w:val="00983B0A"/>
    <w:rsid w:val="00983E3C"/>
    <w:rsid w:val="00983F2B"/>
    <w:rsid w:val="00983F8A"/>
    <w:rsid w:val="00984F83"/>
    <w:rsid w:val="009859DA"/>
    <w:rsid w:val="00985FB9"/>
    <w:rsid w:val="00986E20"/>
    <w:rsid w:val="009870AC"/>
    <w:rsid w:val="00987794"/>
    <w:rsid w:val="00987CF9"/>
    <w:rsid w:val="00990AB4"/>
    <w:rsid w:val="00991826"/>
    <w:rsid w:val="00992200"/>
    <w:rsid w:val="00992923"/>
    <w:rsid w:val="009940F3"/>
    <w:rsid w:val="009943F6"/>
    <w:rsid w:val="0099470D"/>
    <w:rsid w:val="0099523E"/>
    <w:rsid w:val="0099559B"/>
    <w:rsid w:val="009974FF"/>
    <w:rsid w:val="009A0112"/>
    <w:rsid w:val="009A0D50"/>
    <w:rsid w:val="009A16FF"/>
    <w:rsid w:val="009A175B"/>
    <w:rsid w:val="009A3458"/>
    <w:rsid w:val="009A366B"/>
    <w:rsid w:val="009A4FFA"/>
    <w:rsid w:val="009A5758"/>
    <w:rsid w:val="009B0AB2"/>
    <w:rsid w:val="009B0D0C"/>
    <w:rsid w:val="009B0F09"/>
    <w:rsid w:val="009B0F4C"/>
    <w:rsid w:val="009B1E8B"/>
    <w:rsid w:val="009B3404"/>
    <w:rsid w:val="009B4318"/>
    <w:rsid w:val="009B473F"/>
    <w:rsid w:val="009B4771"/>
    <w:rsid w:val="009B5E4E"/>
    <w:rsid w:val="009B5FBD"/>
    <w:rsid w:val="009B6298"/>
    <w:rsid w:val="009B6698"/>
    <w:rsid w:val="009B7464"/>
    <w:rsid w:val="009B79B5"/>
    <w:rsid w:val="009B7D8A"/>
    <w:rsid w:val="009C1C67"/>
    <w:rsid w:val="009C1EB8"/>
    <w:rsid w:val="009C1FEE"/>
    <w:rsid w:val="009C22ED"/>
    <w:rsid w:val="009C2639"/>
    <w:rsid w:val="009C2646"/>
    <w:rsid w:val="009C43B8"/>
    <w:rsid w:val="009C68E7"/>
    <w:rsid w:val="009C794B"/>
    <w:rsid w:val="009C7C9B"/>
    <w:rsid w:val="009D0FA5"/>
    <w:rsid w:val="009D37AE"/>
    <w:rsid w:val="009D3C57"/>
    <w:rsid w:val="009D3EEB"/>
    <w:rsid w:val="009D441B"/>
    <w:rsid w:val="009D50D4"/>
    <w:rsid w:val="009D6E62"/>
    <w:rsid w:val="009D7F44"/>
    <w:rsid w:val="009E1DC7"/>
    <w:rsid w:val="009E2880"/>
    <w:rsid w:val="009E3279"/>
    <w:rsid w:val="009E35D2"/>
    <w:rsid w:val="009E4333"/>
    <w:rsid w:val="009E449B"/>
    <w:rsid w:val="009E505D"/>
    <w:rsid w:val="009E6442"/>
    <w:rsid w:val="009E6880"/>
    <w:rsid w:val="009E70BA"/>
    <w:rsid w:val="009E7BB6"/>
    <w:rsid w:val="009E7F7B"/>
    <w:rsid w:val="009F0997"/>
    <w:rsid w:val="009F100C"/>
    <w:rsid w:val="009F2828"/>
    <w:rsid w:val="009F3655"/>
    <w:rsid w:val="009F3CCC"/>
    <w:rsid w:val="009F4265"/>
    <w:rsid w:val="009F4688"/>
    <w:rsid w:val="009F67E1"/>
    <w:rsid w:val="009F7A97"/>
    <w:rsid w:val="00A011E1"/>
    <w:rsid w:val="00A01EE6"/>
    <w:rsid w:val="00A0209C"/>
    <w:rsid w:val="00A02BA6"/>
    <w:rsid w:val="00A04443"/>
    <w:rsid w:val="00A046EC"/>
    <w:rsid w:val="00A0526B"/>
    <w:rsid w:val="00A05781"/>
    <w:rsid w:val="00A05EC2"/>
    <w:rsid w:val="00A069A1"/>
    <w:rsid w:val="00A06C33"/>
    <w:rsid w:val="00A07073"/>
    <w:rsid w:val="00A07A57"/>
    <w:rsid w:val="00A07B6E"/>
    <w:rsid w:val="00A07D2B"/>
    <w:rsid w:val="00A07D43"/>
    <w:rsid w:val="00A07E84"/>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6"/>
    <w:rsid w:val="00A242BA"/>
    <w:rsid w:val="00A2452C"/>
    <w:rsid w:val="00A25DD4"/>
    <w:rsid w:val="00A25EB0"/>
    <w:rsid w:val="00A266D9"/>
    <w:rsid w:val="00A27456"/>
    <w:rsid w:val="00A30B3C"/>
    <w:rsid w:val="00A31E0C"/>
    <w:rsid w:val="00A31FDA"/>
    <w:rsid w:val="00A324AC"/>
    <w:rsid w:val="00A32D8B"/>
    <w:rsid w:val="00A34C03"/>
    <w:rsid w:val="00A34D29"/>
    <w:rsid w:val="00A36C67"/>
    <w:rsid w:val="00A3742C"/>
    <w:rsid w:val="00A37CAB"/>
    <w:rsid w:val="00A40543"/>
    <w:rsid w:val="00A40EBA"/>
    <w:rsid w:val="00A4164E"/>
    <w:rsid w:val="00A41E8B"/>
    <w:rsid w:val="00A4461E"/>
    <w:rsid w:val="00A45256"/>
    <w:rsid w:val="00A4572A"/>
    <w:rsid w:val="00A45C7A"/>
    <w:rsid w:val="00A4642F"/>
    <w:rsid w:val="00A470B9"/>
    <w:rsid w:val="00A50556"/>
    <w:rsid w:val="00A52161"/>
    <w:rsid w:val="00A53D42"/>
    <w:rsid w:val="00A550DD"/>
    <w:rsid w:val="00A55289"/>
    <w:rsid w:val="00A55F2F"/>
    <w:rsid w:val="00A560AD"/>
    <w:rsid w:val="00A56BC3"/>
    <w:rsid w:val="00A60A91"/>
    <w:rsid w:val="00A6115A"/>
    <w:rsid w:val="00A622D0"/>
    <w:rsid w:val="00A623F6"/>
    <w:rsid w:val="00A62D70"/>
    <w:rsid w:val="00A62F77"/>
    <w:rsid w:val="00A63CB8"/>
    <w:rsid w:val="00A6431C"/>
    <w:rsid w:val="00A6432F"/>
    <w:rsid w:val="00A64B92"/>
    <w:rsid w:val="00A64C6F"/>
    <w:rsid w:val="00A66E3A"/>
    <w:rsid w:val="00A67316"/>
    <w:rsid w:val="00A67504"/>
    <w:rsid w:val="00A7019A"/>
    <w:rsid w:val="00A705B0"/>
    <w:rsid w:val="00A70634"/>
    <w:rsid w:val="00A7183B"/>
    <w:rsid w:val="00A7491A"/>
    <w:rsid w:val="00A74B1B"/>
    <w:rsid w:val="00A755E6"/>
    <w:rsid w:val="00A75A9E"/>
    <w:rsid w:val="00A75F03"/>
    <w:rsid w:val="00A76F82"/>
    <w:rsid w:val="00A7734C"/>
    <w:rsid w:val="00A776CC"/>
    <w:rsid w:val="00A779E6"/>
    <w:rsid w:val="00A80A9F"/>
    <w:rsid w:val="00A821E9"/>
    <w:rsid w:val="00A8250F"/>
    <w:rsid w:val="00A82547"/>
    <w:rsid w:val="00A82590"/>
    <w:rsid w:val="00A8312C"/>
    <w:rsid w:val="00A832FF"/>
    <w:rsid w:val="00A835FF"/>
    <w:rsid w:val="00A83A23"/>
    <w:rsid w:val="00A848DE"/>
    <w:rsid w:val="00A84F1C"/>
    <w:rsid w:val="00A84F90"/>
    <w:rsid w:val="00A854D2"/>
    <w:rsid w:val="00A85D4E"/>
    <w:rsid w:val="00A86611"/>
    <w:rsid w:val="00A866E1"/>
    <w:rsid w:val="00A869A0"/>
    <w:rsid w:val="00A87B0F"/>
    <w:rsid w:val="00A90116"/>
    <w:rsid w:val="00A90645"/>
    <w:rsid w:val="00A90BDB"/>
    <w:rsid w:val="00A9172D"/>
    <w:rsid w:val="00A91A93"/>
    <w:rsid w:val="00A928E6"/>
    <w:rsid w:val="00A93253"/>
    <w:rsid w:val="00A93394"/>
    <w:rsid w:val="00A93BF0"/>
    <w:rsid w:val="00A93D99"/>
    <w:rsid w:val="00A9606D"/>
    <w:rsid w:val="00A97283"/>
    <w:rsid w:val="00A974A6"/>
    <w:rsid w:val="00AA124F"/>
    <w:rsid w:val="00AA1F97"/>
    <w:rsid w:val="00AA29E7"/>
    <w:rsid w:val="00AA3A58"/>
    <w:rsid w:val="00AA3E89"/>
    <w:rsid w:val="00AA3F61"/>
    <w:rsid w:val="00AA4D54"/>
    <w:rsid w:val="00AA5289"/>
    <w:rsid w:val="00AA57EC"/>
    <w:rsid w:val="00AA605C"/>
    <w:rsid w:val="00AA6A8A"/>
    <w:rsid w:val="00AA75D1"/>
    <w:rsid w:val="00AB0591"/>
    <w:rsid w:val="00AB0791"/>
    <w:rsid w:val="00AB09FE"/>
    <w:rsid w:val="00AB0DDC"/>
    <w:rsid w:val="00AB1170"/>
    <w:rsid w:val="00AB22DB"/>
    <w:rsid w:val="00AB2E0C"/>
    <w:rsid w:val="00AB30FD"/>
    <w:rsid w:val="00AB470A"/>
    <w:rsid w:val="00AB48C6"/>
    <w:rsid w:val="00AB5143"/>
    <w:rsid w:val="00AB5992"/>
    <w:rsid w:val="00AB602C"/>
    <w:rsid w:val="00AB6809"/>
    <w:rsid w:val="00AB682E"/>
    <w:rsid w:val="00AB6CB5"/>
    <w:rsid w:val="00AB7483"/>
    <w:rsid w:val="00AC06A5"/>
    <w:rsid w:val="00AC09FF"/>
    <w:rsid w:val="00AC2D8C"/>
    <w:rsid w:val="00AC5B30"/>
    <w:rsid w:val="00AC6BA2"/>
    <w:rsid w:val="00AC6CC4"/>
    <w:rsid w:val="00AC72EA"/>
    <w:rsid w:val="00AC774A"/>
    <w:rsid w:val="00AD0055"/>
    <w:rsid w:val="00AD0454"/>
    <w:rsid w:val="00AD0781"/>
    <w:rsid w:val="00AD0AA6"/>
    <w:rsid w:val="00AD192D"/>
    <w:rsid w:val="00AD28C6"/>
    <w:rsid w:val="00AD28E1"/>
    <w:rsid w:val="00AD51AB"/>
    <w:rsid w:val="00AD69AF"/>
    <w:rsid w:val="00AD72FF"/>
    <w:rsid w:val="00AD7550"/>
    <w:rsid w:val="00AD7B02"/>
    <w:rsid w:val="00AE10CB"/>
    <w:rsid w:val="00AE115F"/>
    <w:rsid w:val="00AE124C"/>
    <w:rsid w:val="00AE290C"/>
    <w:rsid w:val="00AE406A"/>
    <w:rsid w:val="00AE40AA"/>
    <w:rsid w:val="00AE5855"/>
    <w:rsid w:val="00AE6564"/>
    <w:rsid w:val="00AE7D28"/>
    <w:rsid w:val="00AF080A"/>
    <w:rsid w:val="00AF10EE"/>
    <w:rsid w:val="00AF13CA"/>
    <w:rsid w:val="00AF2C9E"/>
    <w:rsid w:val="00AF2DB0"/>
    <w:rsid w:val="00AF33BA"/>
    <w:rsid w:val="00AF3706"/>
    <w:rsid w:val="00AF3EAB"/>
    <w:rsid w:val="00AF404B"/>
    <w:rsid w:val="00AF4C3A"/>
    <w:rsid w:val="00AF51DD"/>
    <w:rsid w:val="00AF5E29"/>
    <w:rsid w:val="00AF6589"/>
    <w:rsid w:val="00AF67EE"/>
    <w:rsid w:val="00AF6982"/>
    <w:rsid w:val="00AF708A"/>
    <w:rsid w:val="00AF7794"/>
    <w:rsid w:val="00AF7A5B"/>
    <w:rsid w:val="00B008D5"/>
    <w:rsid w:val="00B0184A"/>
    <w:rsid w:val="00B01AEB"/>
    <w:rsid w:val="00B02D22"/>
    <w:rsid w:val="00B02F2D"/>
    <w:rsid w:val="00B03743"/>
    <w:rsid w:val="00B03B88"/>
    <w:rsid w:val="00B040BE"/>
    <w:rsid w:val="00B051E5"/>
    <w:rsid w:val="00B069E2"/>
    <w:rsid w:val="00B104B5"/>
    <w:rsid w:val="00B10774"/>
    <w:rsid w:val="00B11EA7"/>
    <w:rsid w:val="00B124C9"/>
    <w:rsid w:val="00B13426"/>
    <w:rsid w:val="00B13A0E"/>
    <w:rsid w:val="00B1421D"/>
    <w:rsid w:val="00B147A7"/>
    <w:rsid w:val="00B152B6"/>
    <w:rsid w:val="00B16470"/>
    <w:rsid w:val="00B176A0"/>
    <w:rsid w:val="00B1791D"/>
    <w:rsid w:val="00B205A4"/>
    <w:rsid w:val="00B20CBB"/>
    <w:rsid w:val="00B2134E"/>
    <w:rsid w:val="00B21D6E"/>
    <w:rsid w:val="00B22144"/>
    <w:rsid w:val="00B23F38"/>
    <w:rsid w:val="00B24AE5"/>
    <w:rsid w:val="00B24CD2"/>
    <w:rsid w:val="00B24E75"/>
    <w:rsid w:val="00B257F5"/>
    <w:rsid w:val="00B258BA"/>
    <w:rsid w:val="00B25D02"/>
    <w:rsid w:val="00B26B9B"/>
    <w:rsid w:val="00B27310"/>
    <w:rsid w:val="00B278B9"/>
    <w:rsid w:val="00B31247"/>
    <w:rsid w:val="00B317D3"/>
    <w:rsid w:val="00B31CA5"/>
    <w:rsid w:val="00B321B2"/>
    <w:rsid w:val="00B322CB"/>
    <w:rsid w:val="00B34A10"/>
    <w:rsid w:val="00B35472"/>
    <w:rsid w:val="00B40767"/>
    <w:rsid w:val="00B40C00"/>
    <w:rsid w:val="00B415C8"/>
    <w:rsid w:val="00B4286C"/>
    <w:rsid w:val="00B44B42"/>
    <w:rsid w:val="00B4551F"/>
    <w:rsid w:val="00B468F9"/>
    <w:rsid w:val="00B46BB1"/>
    <w:rsid w:val="00B50EA7"/>
    <w:rsid w:val="00B5112D"/>
    <w:rsid w:val="00B5283C"/>
    <w:rsid w:val="00B53619"/>
    <w:rsid w:val="00B538E9"/>
    <w:rsid w:val="00B53A18"/>
    <w:rsid w:val="00B541B4"/>
    <w:rsid w:val="00B544E9"/>
    <w:rsid w:val="00B54986"/>
    <w:rsid w:val="00B54E21"/>
    <w:rsid w:val="00B55415"/>
    <w:rsid w:val="00B56F47"/>
    <w:rsid w:val="00B57232"/>
    <w:rsid w:val="00B57734"/>
    <w:rsid w:val="00B578DF"/>
    <w:rsid w:val="00B57AE4"/>
    <w:rsid w:val="00B607D4"/>
    <w:rsid w:val="00B61851"/>
    <w:rsid w:val="00B61A2D"/>
    <w:rsid w:val="00B62865"/>
    <w:rsid w:val="00B62D5C"/>
    <w:rsid w:val="00B6381F"/>
    <w:rsid w:val="00B63C2F"/>
    <w:rsid w:val="00B64248"/>
    <w:rsid w:val="00B6427F"/>
    <w:rsid w:val="00B64390"/>
    <w:rsid w:val="00B64BFB"/>
    <w:rsid w:val="00B65BB8"/>
    <w:rsid w:val="00B66AE2"/>
    <w:rsid w:val="00B67E64"/>
    <w:rsid w:val="00B70EC5"/>
    <w:rsid w:val="00B73180"/>
    <w:rsid w:val="00B744B1"/>
    <w:rsid w:val="00B74DED"/>
    <w:rsid w:val="00B75A97"/>
    <w:rsid w:val="00B75BFB"/>
    <w:rsid w:val="00B80C15"/>
    <w:rsid w:val="00B82DD6"/>
    <w:rsid w:val="00B83674"/>
    <w:rsid w:val="00B83784"/>
    <w:rsid w:val="00B83877"/>
    <w:rsid w:val="00B83C01"/>
    <w:rsid w:val="00B84DE1"/>
    <w:rsid w:val="00B851A4"/>
    <w:rsid w:val="00B85524"/>
    <w:rsid w:val="00B856B7"/>
    <w:rsid w:val="00B85861"/>
    <w:rsid w:val="00B85B23"/>
    <w:rsid w:val="00B85B47"/>
    <w:rsid w:val="00B868A3"/>
    <w:rsid w:val="00B86D81"/>
    <w:rsid w:val="00B87853"/>
    <w:rsid w:val="00B90242"/>
    <w:rsid w:val="00B90DD4"/>
    <w:rsid w:val="00B91304"/>
    <w:rsid w:val="00B91390"/>
    <w:rsid w:val="00B922F7"/>
    <w:rsid w:val="00B92A0D"/>
    <w:rsid w:val="00B940A8"/>
    <w:rsid w:val="00B94AAE"/>
    <w:rsid w:val="00B95C23"/>
    <w:rsid w:val="00B96272"/>
    <w:rsid w:val="00B96DA6"/>
    <w:rsid w:val="00B96ED2"/>
    <w:rsid w:val="00B9711F"/>
    <w:rsid w:val="00BA087F"/>
    <w:rsid w:val="00BA1183"/>
    <w:rsid w:val="00BA2409"/>
    <w:rsid w:val="00BA31B8"/>
    <w:rsid w:val="00BA3772"/>
    <w:rsid w:val="00BA4062"/>
    <w:rsid w:val="00BA4EF2"/>
    <w:rsid w:val="00BA5089"/>
    <w:rsid w:val="00BB197E"/>
    <w:rsid w:val="00BB1C6D"/>
    <w:rsid w:val="00BB27FD"/>
    <w:rsid w:val="00BB3956"/>
    <w:rsid w:val="00BB3BFC"/>
    <w:rsid w:val="00BB4034"/>
    <w:rsid w:val="00BB4754"/>
    <w:rsid w:val="00BB5F9F"/>
    <w:rsid w:val="00BB6A5C"/>
    <w:rsid w:val="00BB6EF3"/>
    <w:rsid w:val="00BB6FA0"/>
    <w:rsid w:val="00BB729D"/>
    <w:rsid w:val="00BB7833"/>
    <w:rsid w:val="00BB7965"/>
    <w:rsid w:val="00BB7CDC"/>
    <w:rsid w:val="00BC06C5"/>
    <w:rsid w:val="00BC22FC"/>
    <w:rsid w:val="00BC27D4"/>
    <w:rsid w:val="00BC374C"/>
    <w:rsid w:val="00BC4DB2"/>
    <w:rsid w:val="00BC4E95"/>
    <w:rsid w:val="00BC536C"/>
    <w:rsid w:val="00BC62DB"/>
    <w:rsid w:val="00BC6406"/>
    <w:rsid w:val="00BC6C30"/>
    <w:rsid w:val="00BC7F4F"/>
    <w:rsid w:val="00BD0D80"/>
    <w:rsid w:val="00BD3CDF"/>
    <w:rsid w:val="00BD41A6"/>
    <w:rsid w:val="00BD4971"/>
    <w:rsid w:val="00BD5604"/>
    <w:rsid w:val="00BD5AE4"/>
    <w:rsid w:val="00BD6048"/>
    <w:rsid w:val="00BD62EF"/>
    <w:rsid w:val="00BE0143"/>
    <w:rsid w:val="00BE0284"/>
    <w:rsid w:val="00BE02CB"/>
    <w:rsid w:val="00BE0749"/>
    <w:rsid w:val="00BE0E70"/>
    <w:rsid w:val="00BE12E3"/>
    <w:rsid w:val="00BE3146"/>
    <w:rsid w:val="00BE366A"/>
    <w:rsid w:val="00BE3BF6"/>
    <w:rsid w:val="00BE5E23"/>
    <w:rsid w:val="00BE602D"/>
    <w:rsid w:val="00BE70B4"/>
    <w:rsid w:val="00BE7987"/>
    <w:rsid w:val="00BF02B9"/>
    <w:rsid w:val="00BF1419"/>
    <w:rsid w:val="00BF14E6"/>
    <w:rsid w:val="00BF237B"/>
    <w:rsid w:val="00BF3067"/>
    <w:rsid w:val="00BF3773"/>
    <w:rsid w:val="00BF4E3E"/>
    <w:rsid w:val="00BF4F32"/>
    <w:rsid w:val="00BF6F60"/>
    <w:rsid w:val="00BF6FD1"/>
    <w:rsid w:val="00BF7203"/>
    <w:rsid w:val="00BF7232"/>
    <w:rsid w:val="00C0015E"/>
    <w:rsid w:val="00C011DC"/>
    <w:rsid w:val="00C01673"/>
    <w:rsid w:val="00C020F9"/>
    <w:rsid w:val="00C02598"/>
    <w:rsid w:val="00C02654"/>
    <w:rsid w:val="00C03287"/>
    <w:rsid w:val="00C03A50"/>
    <w:rsid w:val="00C049A7"/>
    <w:rsid w:val="00C0554A"/>
    <w:rsid w:val="00C05584"/>
    <w:rsid w:val="00C05E0D"/>
    <w:rsid w:val="00C06DDC"/>
    <w:rsid w:val="00C114F5"/>
    <w:rsid w:val="00C11D68"/>
    <w:rsid w:val="00C1228C"/>
    <w:rsid w:val="00C1429E"/>
    <w:rsid w:val="00C15BDB"/>
    <w:rsid w:val="00C15DF8"/>
    <w:rsid w:val="00C16B2E"/>
    <w:rsid w:val="00C17547"/>
    <w:rsid w:val="00C1781C"/>
    <w:rsid w:val="00C20332"/>
    <w:rsid w:val="00C21DB9"/>
    <w:rsid w:val="00C21EE4"/>
    <w:rsid w:val="00C22995"/>
    <w:rsid w:val="00C248C2"/>
    <w:rsid w:val="00C263C9"/>
    <w:rsid w:val="00C303F2"/>
    <w:rsid w:val="00C31222"/>
    <w:rsid w:val="00C34035"/>
    <w:rsid w:val="00C35148"/>
    <w:rsid w:val="00C3531A"/>
    <w:rsid w:val="00C358A4"/>
    <w:rsid w:val="00C36924"/>
    <w:rsid w:val="00C36B5B"/>
    <w:rsid w:val="00C37463"/>
    <w:rsid w:val="00C42EF5"/>
    <w:rsid w:val="00C42F2D"/>
    <w:rsid w:val="00C432AC"/>
    <w:rsid w:val="00C44A76"/>
    <w:rsid w:val="00C46B8B"/>
    <w:rsid w:val="00C46D14"/>
    <w:rsid w:val="00C46F31"/>
    <w:rsid w:val="00C4777C"/>
    <w:rsid w:val="00C502E9"/>
    <w:rsid w:val="00C50DD6"/>
    <w:rsid w:val="00C511DF"/>
    <w:rsid w:val="00C516F5"/>
    <w:rsid w:val="00C51DE9"/>
    <w:rsid w:val="00C526D1"/>
    <w:rsid w:val="00C54E62"/>
    <w:rsid w:val="00C55973"/>
    <w:rsid w:val="00C56102"/>
    <w:rsid w:val="00C562A4"/>
    <w:rsid w:val="00C562B2"/>
    <w:rsid w:val="00C564B6"/>
    <w:rsid w:val="00C56DF5"/>
    <w:rsid w:val="00C5760E"/>
    <w:rsid w:val="00C57DC7"/>
    <w:rsid w:val="00C60150"/>
    <w:rsid w:val="00C60542"/>
    <w:rsid w:val="00C63572"/>
    <w:rsid w:val="00C645E6"/>
    <w:rsid w:val="00C675C7"/>
    <w:rsid w:val="00C67B49"/>
    <w:rsid w:val="00C7147E"/>
    <w:rsid w:val="00C714A9"/>
    <w:rsid w:val="00C71AD4"/>
    <w:rsid w:val="00C73195"/>
    <w:rsid w:val="00C73BFE"/>
    <w:rsid w:val="00C748A2"/>
    <w:rsid w:val="00C75542"/>
    <w:rsid w:val="00C755A5"/>
    <w:rsid w:val="00C75B63"/>
    <w:rsid w:val="00C7749B"/>
    <w:rsid w:val="00C803B9"/>
    <w:rsid w:val="00C81019"/>
    <w:rsid w:val="00C815CA"/>
    <w:rsid w:val="00C8181B"/>
    <w:rsid w:val="00C81BC8"/>
    <w:rsid w:val="00C83020"/>
    <w:rsid w:val="00C84BD7"/>
    <w:rsid w:val="00C85384"/>
    <w:rsid w:val="00C86952"/>
    <w:rsid w:val="00C871F8"/>
    <w:rsid w:val="00C87472"/>
    <w:rsid w:val="00C874E1"/>
    <w:rsid w:val="00C902D4"/>
    <w:rsid w:val="00C9141F"/>
    <w:rsid w:val="00C91BD4"/>
    <w:rsid w:val="00C92679"/>
    <w:rsid w:val="00C931E9"/>
    <w:rsid w:val="00C94934"/>
    <w:rsid w:val="00C94B5C"/>
    <w:rsid w:val="00C94DC5"/>
    <w:rsid w:val="00C9701B"/>
    <w:rsid w:val="00C972DD"/>
    <w:rsid w:val="00C972E5"/>
    <w:rsid w:val="00C976C5"/>
    <w:rsid w:val="00CA09F8"/>
    <w:rsid w:val="00CA1595"/>
    <w:rsid w:val="00CA2873"/>
    <w:rsid w:val="00CA3479"/>
    <w:rsid w:val="00CA434D"/>
    <w:rsid w:val="00CA666E"/>
    <w:rsid w:val="00CA6ED5"/>
    <w:rsid w:val="00CA7634"/>
    <w:rsid w:val="00CB038E"/>
    <w:rsid w:val="00CB1478"/>
    <w:rsid w:val="00CB287F"/>
    <w:rsid w:val="00CB58C3"/>
    <w:rsid w:val="00CB6108"/>
    <w:rsid w:val="00CB61F7"/>
    <w:rsid w:val="00CB680D"/>
    <w:rsid w:val="00CB6D29"/>
    <w:rsid w:val="00CB7420"/>
    <w:rsid w:val="00CB75C3"/>
    <w:rsid w:val="00CB7C15"/>
    <w:rsid w:val="00CB7D66"/>
    <w:rsid w:val="00CC02D6"/>
    <w:rsid w:val="00CC1C14"/>
    <w:rsid w:val="00CC225F"/>
    <w:rsid w:val="00CC23CB"/>
    <w:rsid w:val="00CC3C50"/>
    <w:rsid w:val="00CC46A5"/>
    <w:rsid w:val="00CC5A12"/>
    <w:rsid w:val="00CC5C68"/>
    <w:rsid w:val="00CC68E2"/>
    <w:rsid w:val="00CC6C5E"/>
    <w:rsid w:val="00CC796C"/>
    <w:rsid w:val="00CC7C66"/>
    <w:rsid w:val="00CC7E51"/>
    <w:rsid w:val="00CD041C"/>
    <w:rsid w:val="00CD14F4"/>
    <w:rsid w:val="00CD1A1D"/>
    <w:rsid w:val="00CD2000"/>
    <w:rsid w:val="00CD2302"/>
    <w:rsid w:val="00CD30B6"/>
    <w:rsid w:val="00CD4455"/>
    <w:rsid w:val="00CD476D"/>
    <w:rsid w:val="00CD6241"/>
    <w:rsid w:val="00CE0733"/>
    <w:rsid w:val="00CE313A"/>
    <w:rsid w:val="00CE4866"/>
    <w:rsid w:val="00CE4C09"/>
    <w:rsid w:val="00CE4D08"/>
    <w:rsid w:val="00CE53E9"/>
    <w:rsid w:val="00CE5B8A"/>
    <w:rsid w:val="00CE67B7"/>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337"/>
    <w:rsid w:val="00D04716"/>
    <w:rsid w:val="00D0691D"/>
    <w:rsid w:val="00D07051"/>
    <w:rsid w:val="00D07EC5"/>
    <w:rsid w:val="00D1021C"/>
    <w:rsid w:val="00D1093C"/>
    <w:rsid w:val="00D11068"/>
    <w:rsid w:val="00D12F62"/>
    <w:rsid w:val="00D13AAA"/>
    <w:rsid w:val="00D13FE2"/>
    <w:rsid w:val="00D151F3"/>
    <w:rsid w:val="00D16F41"/>
    <w:rsid w:val="00D170BE"/>
    <w:rsid w:val="00D203C0"/>
    <w:rsid w:val="00D20B4C"/>
    <w:rsid w:val="00D21B85"/>
    <w:rsid w:val="00D21E04"/>
    <w:rsid w:val="00D21F59"/>
    <w:rsid w:val="00D235D1"/>
    <w:rsid w:val="00D24137"/>
    <w:rsid w:val="00D24F08"/>
    <w:rsid w:val="00D25C4D"/>
    <w:rsid w:val="00D26BE1"/>
    <w:rsid w:val="00D315AC"/>
    <w:rsid w:val="00D319FD"/>
    <w:rsid w:val="00D32B0A"/>
    <w:rsid w:val="00D35356"/>
    <w:rsid w:val="00D35396"/>
    <w:rsid w:val="00D369B9"/>
    <w:rsid w:val="00D37044"/>
    <w:rsid w:val="00D37CE5"/>
    <w:rsid w:val="00D37F93"/>
    <w:rsid w:val="00D40047"/>
    <w:rsid w:val="00D402FC"/>
    <w:rsid w:val="00D4050D"/>
    <w:rsid w:val="00D40E05"/>
    <w:rsid w:val="00D419BA"/>
    <w:rsid w:val="00D42BE9"/>
    <w:rsid w:val="00D42DC6"/>
    <w:rsid w:val="00D42F78"/>
    <w:rsid w:val="00D44694"/>
    <w:rsid w:val="00D46AA1"/>
    <w:rsid w:val="00D47643"/>
    <w:rsid w:val="00D47C76"/>
    <w:rsid w:val="00D50C66"/>
    <w:rsid w:val="00D51922"/>
    <w:rsid w:val="00D52227"/>
    <w:rsid w:val="00D5291B"/>
    <w:rsid w:val="00D52D23"/>
    <w:rsid w:val="00D535AA"/>
    <w:rsid w:val="00D543D1"/>
    <w:rsid w:val="00D54479"/>
    <w:rsid w:val="00D54D3D"/>
    <w:rsid w:val="00D60068"/>
    <w:rsid w:val="00D64A71"/>
    <w:rsid w:val="00D651BB"/>
    <w:rsid w:val="00D6603B"/>
    <w:rsid w:val="00D66E27"/>
    <w:rsid w:val="00D66F9F"/>
    <w:rsid w:val="00D672AD"/>
    <w:rsid w:val="00D70848"/>
    <w:rsid w:val="00D70C0D"/>
    <w:rsid w:val="00D71087"/>
    <w:rsid w:val="00D71A9C"/>
    <w:rsid w:val="00D71B20"/>
    <w:rsid w:val="00D726FF"/>
    <w:rsid w:val="00D73219"/>
    <w:rsid w:val="00D73EF6"/>
    <w:rsid w:val="00D743D3"/>
    <w:rsid w:val="00D74AF9"/>
    <w:rsid w:val="00D74B26"/>
    <w:rsid w:val="00D7523F"/>
    <w:rsid w:val="00D7659C"/>
    <w:rsid w:val="00D76F51"/>
    <w:rsid w:val="00D77DAE"/>
    <w:rsid w:val="00D80068"/>
    <w:rsid w:val="00D80ED8"/>
    <w:rsid w:val="00D80F5B"/>
    <w:rsid w:val="00D83AF3"/>
    <w:rsid w:val="00D83BFD"/>
    <w:rsid w:val="00D83C99"/>
    <w:rsid w:val="00D85ACA"/>
    <w:rsid w:val="00D86231"/>
    <w:rsid w:val="00D86D59"/>
    <w:rsid w:val="00D87790"/>
    <w:rsid w:val="00D91C66"/>
    <w:rsid w:val="00D9254D"/>
    <w:rsid w:val="00D9263E"/>
    <w:rsid w:val="00D92977"/>
    <w:rsid w:val="00D929E0"/>
    <w:rsid w:val="00D946F7"/>
    <w:rsid w:val="00D94F0E"/>
    <w:rsid w:val="00D9504E"/>
    <w:rsid w:val="00D95912"/>
    <w:rsid w:val="00D95C10"/>
    <w:rsid w:val="00D95E4A"/>
    <w:rsid w:val="00D95E7D"/>
    <w:rsid w:val="00D95E8C"/>
    <w:rsid w:val="00D96E47"/>
    <w:rsid w:val="00D9744A"/>
    <w:rsid w:val="00DA01AF"/>
    <w:rsid w:val="00DA1309"/>
    <w:rsid w:val="00DA136A"/>
    <w:rsid w:val="00DA24FB"/>
    <w:rsid w:val="00DA3045"/>
    <w:rsid w:val="00DA5DBA"/>
    <w:rsid w:val="00DA5DD3"/>
    <w:rsid w:val="00DA6645"/>
    <w:rsid w:val="00DA7D1D"/>
    <w:rsid w:val="00DB0964"/>
    <w:rsid w:val="00DB0E4F"/>
    <w:rsid w:val="00DB114E"/>
    <w:rsid w:val="00DB174D"/>
    <w:rsid w:val="00DB2029"/>
    <w:rsid w:val="00DB23AF"/>
    <w:rsid w:val="00DB24D0"/>
    <w:rsid w:val="00DB2612"/>
    <w:rsid w:val="00DB2EE8"/>
    <w:rsid w:val="00DB38BE"/>
    <w:rsid w:val="00DB3B2E"/>
    <w:rsid w:val="00DB4511"/>
    <w:rsid w:val="00DB485B"/>
    <w:rsid w:val="00DB4861"/>
    <w:rsid w:val="00DB4884"/>
    <w:rsid w:val="00DB5282"/>
    <w:rsid w:val="00DB54F5"/>
    <w:rsid w:val="00DB5B51"/>
    <w:rsid w:val="00DB660E"/>
    <w:rsid w:val="00DB7C63"/>
    <w:rsid w:val="00DB7DF7"/>
    <w:rsid w:val="00DC0AA2"/>
    <w:rsid w:val="00DC0E4E"/>
    <w:rsid w:val="00DC1AF9"/>
    <w:rsid w:val="00DC23FA"/>
    <w:rsid w:val="00DC2F35"/>
    <w:rsid w:val="00DC39D6"/>
    <w:rsid w:val="00DC3C67"/>
    <w:rsid w:val="00DC3D2E"/>
    <w:rsid w:val="00DC401C"/>
    <w:rsid w:val="00DC42F0"/>
    <w:rsid w:val="00DC4E0C"/>
    <w:rsid w:val="00DD08F6"/>
    <w:rsid w:val="00DD0DA4"/>
    <w:rsid w:val="00DD2167"/>
    <w:rsid w:val="00DD25D8"/>
    <w:rsid w:val="00DD304F"/>
    <w:rsid w:val="00DD32E2"/>
    <w:rsid w:val="00DD34EE"/>
    <w:rsid w:val="00DD3AFA"/>
    <w:rsid w:val="00DD3B0E"/>
    <w:rsid w:val="00DD3DC2"/>
    <w:rsid w:val="00DD3EC4"/>
    <w:rsid w:val="00DD440F"/>
    <w:rsid w:val="00DD4447"/>
    <w:rsid w:val="00DD5249"/>
    <w:rsid w:val="00DD5EAF"/>
    <w:rsid w:val="00DD7C81"/>
    <w:rsid w:val="00DE0109"/>
    <w:rsid w:val="00DE08F9"/>
    <w:rsid w:val="00DE0B09"/>
    <w:rsid w:val="00DE203A"/>
    <w:rsid w:val="00DE26D5"/>
    <w:rsid w:val="00DE2C3C"/>
    <w:rsid w:val="00DE2E6E"/>
    <w:rsid w:val="00DE2F28"/>
    <w:rsid w:val="00DE36C6"/>
    <w:rsid w:val="00DE4210"/>
    <w:rsid w:val="00DE42A9"/>
    <w:rsid w:val="00DE4302"/>
    <w:rsid w:val="00DE5012"/>
    <w:rsid w:val="00DE6170"/>
    <w:rsid w:val="00DE765F"/>
    <w:rsid w:val="00DF04EC"/>
    <w:rsid w:val="00DF1949"/>
    <w:rsid w:val="00DF1F4A"/>
    <w:rsid w:val="00DF20DB"/>
    <w:rsid w:val="00DF4541"/>
    <w:rsid w:val="00DF5B5B"/>
    <w:rsid w:val="00DF65C8"/>
    <w:rsid w:val="00DF7E36"/>
    <w:rsid w:val="00E00038"/>
    <w:rsid w:val="00E0123B"/>
    <w:rsid w:val="00E01F1E"/>
    <w:rsid w:val="00E02DFA"/>
    <w:rsid w:val="00E02FC5"/>
    <w:rsid w:val="00E0384F"/>
    <w:rsid w:val="00E03CA4"/>
    <w:rsid w:val="00E0632F"/>
    <w:rsid w:val="00E068C5"/>
    <w:rsid w:val="00E076D6"/>
    <w:rsid w:val="00E106C9"/>
    <w:rsid w:val="00E1116D"/>
    <w:rsid w:val="00E128AB"/>
    <w:rsid w:val="00E12BBF"/>
    <w:rsid w:val="00E12D15"/>
    <w:rsid w:val="00E150C8"/>
    <w:rsid w:val="00E151E6"/>
    <w:rsid w:val="00E15542"/>
    <w:rsid w:val="00E15579"/>
    <w:rsid w:val="00E207B0"/>
    <w:rsid w:val="00E20805"/>
    <w:rsid w:val="00E20F0B"/>
    <w:rsid w:val="00E2162E"/>
    <w:rsid w:val="00E216B6"/>
    <w:rsid w:val="00E2290D"/>
    <w:rsid w:val="00E22949"/>
    <w:rsid w:val="00E231C7"/>
    <w:rsid w:val="00E2396B"/>
    <w:rsid w:val="00E23B5F"/>
    <w:rsid w:val="00E23E80"/>
    <w:rsid w:val="00E2463D"/>
    <w:rsid w:val="00E2522A"/>
    <w:rsid w:val="00E25C2F"/>
    <w:rsid w:val="00E261E2"/>
    <w:rsid w:val="00E2663E"/>
    <w:rsid w:val="00E30720"/>
    <w:rsid w:val="00E323FA"/>
    <w:rsid w:val="00E329CF"/>
    <w:rsid w:val="00E34BBA"/>
    <w:rsid w:val="00E34E47"/>
    <w:rsid w:val="00E3520F"/>
    <w:rsid w:val="00E37F94"/>
    <w:rsid w:val="00E41386"/>
    <w:rsid w:val="00E4346E"/>
    <w:rsid w:val="00E43E8D"/>
    <w:rsid w:val="00E46C2C"/>
    <w:rsid w:val="00E4712A"/>
    <w:rsid w:val="00E50392"/>
    <w:rsid w:val="00E50476"/>
    <w:rsid w:val="00E50BF4"/>
    <w:rsid w:val="00E5155A"/>
    <w:rsid w:val="00E51E74"/>
    <w:rsid w:val="00E52189"/>
    <w:rsid w:val="00E53730"/>
    <w:rsid w:val="00E547BD"/>
    <w:rsid w:val="00E54898"/>
    <w:rsid w:val="00E56399"/>
    <w:rsid w:val="00E56801"/>
    <w:rsid w:val="00E57415"/>
    <w:rsid w:val="00E60E1A"/>
    <w:rsid w:val="00E6239E"/>
    <w:rsid w:val="00E642C8"/>
    <w:rsid w:val="00E65299"/>
    <w:rsid w:val="00E659E4"/>
    <w:rsid w:val="00E66A22"/>
    <w:rsid w:val="00E672A4"/>
    <w:rsid w:val="00E702F8"/>
    <w:rsid w:val="00E70A7B"/>
    <w:rsid w:val="00E70B80"/>
    <w:rsid w:val="00E71CEA"/>
    <w:rsid w:val="00E72F88"/>
    <w:rsid w:val="00E73906"/>
    <w:rsid w:val="00E75552"/>
    <w:rsid w:val="00E757C9"/>
    <w:rsid w:val="00E762E0"/>
    <w:rsid w:val="00E776D8"/>
    <w:rsid w:val="00E80251"/>
    <w:rsid w:val="00E80787"/>
    <w:rsid w:val="00E80C0A"/>
    <w:rsid w:val="00E80C8A"/>
    <w:rsid w:val="00E81476"/>
    <w:rsid w:val="00E82C6A"/>
    <w:rsid w:val="00E8343C"/>
    <w:rsid w:val="00E8365B"/>
    <w:rsid w:val="00E83F4E"/>
    <w:rsid w:val="00E85204"/>
    <w:rsid w:val="00E85E49"/>
    <w:rsid w:val="00E85E8A"/>
    <w:rsid w:val="00E85F89"/>
    <w:rsid w:val="00E86945"/>
    <w:rsid w:val="00E871D8"/>
    <w:rsid w:val="00E87CAB"/>
    <w:rsid w:val="00E87D62"/>
    <w:rsid w:val="00E90C85"/>
    <w:rsid w:val="00E915D5"/>
    <w:rsid w:val="00E91F2D"/>
    <w:rsid w:val="00E9278C"/>
    <w:rsid w:val="00E929BA"/>
    <w:rsid w:val="00E92EC7"/>
    <w:rsid w:val="00E93924"/>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376"/>
    <w:rsid w:val="00EB2DA9"/>
    <w:rsid w:val="00EB3360"/>
    <w:rsid w:val="00EB4A76"/>
    <w:rsid w:val="00EB4C43"/>
    <w:rsid w:val="00EB4D99"/>
    <w:rsid w:val="00EB7013"/>
    <w:rsid w:val="00EC0E37"/>
    <w:rsid w:val="00EC212A"/>
    <w:rsid w:val="00EC2526"/>
    <w:rsid w:val="00EC304F"/>
    <w:rsid w:val="00EC3A17"/>
    <w:rsid w:val="00EC5968"/>
    <w:rsid w:val="00EC59AE"/>
    <w:rsid w:val="00EC5DAD"/>
    <w:rsid w:val="00EC63C0"/>
    <w:rsid w:val="00EC669C"/>
    <w:rsid w:val="00EC6F4B"/>
    <w:rsid w:val="00EC77F3"/>
    <w:rsid w:val="00ED20A6"/>
    <w:rsid w:val="00ED2DFC"/>
    <w:rsid w:val="00ED32A8"/>
    <w:rsid w:val="00ED34B2"/>
    <w:rsid w:val="00ED51EB"/>
    <w:rsid w:val="00ED6434"/>
    <w:rsid w:val="00ED6E3E"/>
    <w:rsid w:val="00EE02FC"/>
    <w:rsid w:val="00EE1A56"/>
    <w:rsid w:val="00EE1C58"/>
    <w:rsid w:val="00EE2C03"/>
    <w:rsid w:val="00EE320F"/>
    <w:rsid w:val="00EE4633"/>
    <w:rsid w:val="00EE4E22"/>
    <w:rsid w:val="00EE4E28"/>
    <w:rsid w:val="00EE633C"/>
    <w:rsid w:val="00EE6DA6"/>
    <w:rsid w:val="00EF27AA"/>
    <w:rsid w:val="00EF2C9A"/>
    <w:rsid w:val="00EF4254"/>
    <w:rsid w:val="00EF4A01"/>
    <w:rsid w:val="00EF52C6"/>
    <w:rsid w:val="00EF54E2"/>
    <w:rsid w:val="00EF68CE"/>
    <w:rsid w:val="00EF68D5"/>
    <w:rsid w:val="00EF68DD"/>
    <w:rsid w:val="00EF6ECD"/>
    <w:rsid w:val="00EF7630"/>
    <w:rsid w:val="00EF7A82"/>
    <w:rsid w:val="00F000C2"/>
    <w:rsid w:val="00F0189B"/>
    <w:rsid w:val="00F03FA9"/>
    <w:rsid w:val="00F049D0"/>
    <w:rsid w:val="00F0534A"/>
    <w:rsid w:val="00F0583F"/>
    <w:rsid w:val="00F06D1F"/>
    <w:rsid w:val="00F06D99"/>
    <w:rsid w:val="00F072D1"/>
    <w:rsid w:val="00F07441"/>
    <w:rsid w:val="00F0770C"/>
    <w:rsid w:val="00F07F1A"/>
    <w:rsid w:val="00F110D0"/>
    <w:rsid w:val="00F11BBE"/>
    <w:rsid w:val="00F12210"/>
    <w:rsid w:val="00F13035"/>
    <w:rsid w:val="00F13E10"/>
    <w:rsid w:val="00F14B49"/>
    <w:rsid w:val="00F151CF"/>
    <w:rsid w:val="00F152FE"/>
    <w:rsid w:val="00F172F2"/>
    <w:rsid w:val="00F176C9"/>
    <w:rsid w:val="00F20DB0"/>
    <w:rsid w:val="00F20FC0"/>
    <w:rsid w:val="00F217B7"/>
    <w:rsid w:val="00F21A38"/>
    <w:rsid w:val="00F21CD4"/>
    <w:rsid w:val="00F22242"/>
    <w:rsid w:val="00F22285"/>
    <w:rsid w:val="00F22C26"/>
    <w:rsid w:val="00F2429D"/>
    <w:rsid w:val="00F24FD3"/>
    <w:rsid w:val="00F25CB8"/>
    <w:rsid w:val="00F30717"/>
    <w:rsid w:val="00F30A4E"/>
    <w:rsid w:val="00F32538"/>
    <w:rsid w:val="00F328F5"/>
    <w:rsid w:val="00F333C9"/>
    <w:rsid w:val="00F334AD"/>
    <w:rsid w:val="00F33ED0"/>
    <w:rsid w:val="00F346A6"/>
    <w:rsid w:val="00F34D8D"/>
    <w:rsid w:val="00F35096"/>
    <w:rsid w:val="00F35A9B"/>
    <w:rsid w:val="00F36DBB"/>
    <w:rsid w:val="00F379F4"/>
    <w:rsid w:val="00F41890"/>
    <w:rsid w:val="00F41D90"/>
    <w:rsid w:val="00F42611"/>
    <w:rsid w:val="00F42A4E"/>
    <w:rsid w:val="00F42C40"/>
    <w:rsid w:val="00F4352A"/>
    <w:rsid w:val="00F444D6"/>
    <w:rsid w:val="00F44932"/>
    <w:rsid w:val="00F44E4A"/>
    <w:rsid w:val="00F452EC"/>
    <w:rsid w:val="00F45ECB"/>
    <w:rsid w:val="00F465F3"/>
    <w:rsid w:val="00F469C0"/>
    <w:rsid w:val="00F47379"/>
    <w:rsid w:val="00F505A3"/>
    <w:rsid w:val="00F516FB"/>
    <w:rsid w:val="00F52660"/>
    <w:rsid w:val="00F52C96"/>
    <w:rsid w:val="00F5398D"/>
    <w:rsid w:val="00F53C8B"/>
    <w:rsid w:val="00F54519"/>
    <w:rsid w:val="00F54B20"/>
    <w:rsid w:val="00F54B64"/>
    <w:rsid w:val="00F55D8C"/>
    <w:rsid w:val="00F563D7"/>
    <w:rsid w:val="00F5799F"/>
    <w:rsid w:val="00F57CA7"/>
    <w:rsid w:val="00F62481"/>
    <w:rsid w:val="00F638EF"/>
    <w:rsid w:val="00F64976"/>
    <w:rsid w:val="00F663F4"/>
    <w:rsid w:val="00F66C11"/>
    <w:rsid w:val="00F67A09"/>
    <w:rsid w:val="00F70439"/>
    <w:rsid w:val="00F70E4A"/>
    <w:rsid w:val="00F712F2"/>
    <w:rsid w:val="00F726EC"/>
    <w:rsid w:val="00F72E3B"/>
    <w:rsid w:val="00F732E7"/>
    <w:rsid w:val="00F74224"/>
    <w:rsid w:val="00F75070"/>
    <w:rsid w:val="00F76B17"/>
    <w:rsid w:val="00F76D4B"/>
    <w:rsid w:val="00F778B0"/>
    <w:rsid w:val="00F77B61"/>
    <w:rsid w:val="00F77D8A"/>
    <w:rsid w:val="00F8129C"/>
    <w:rsid w:val="00F81F9E"/>
    <w:rsid w:val="00F8242F"/>
    <w:rsid w:val="00F83778"/>
    <w:rsid w:val="00F8386E"/>
    <w:rsid w:val="00F84F95"/>
    <w:rsid w:val="00F85373"/>
    <w:rsid w:val="00F853A4"/>
    <w:rsid w:val="00F85CA2"/>
    <w:rsid w:val="00F862CC"/>
    <w:rsid w:val="00F86A0F"/>
    <w:rsid w:val="00F86A57"/>
    <w:rsid w:val="00F86E2A"/>
    <w:rsid w:val="00F86E4B"/>
    <w:rsid w:val="00F87E8B"/>
    <w:rsid w:val="00F90654"/>
    <w:rsid w:val="00F90B85"/>
    <w:rsid w:val="00F90DC8"/>
    <w:rsid w:val="00F92A47"/>
    <w:rsid w:val="00F92E5C"/>
    <w:rsid w:val="00F93269"/>
    <w:rsid w:val="00F93598"/>
    <w:rsid w:val="00F938D8"/>
    <w:rsid w:val="00F94B2E"/>
    <w:rsid w:val="00F95F8D"/>
    <w:rsid w:val="00F96116"/>
    <w:rsid w:val="00F96D0A"/>
    <w:rsid w:val="00F96FF3"/>
    <w:rsid w:val="00F97193"/>
    <w:rsid w:val="00FA029D"/>
    <w:rsid w:val="00FA0CD2"/>
    <w:rsid w:val="00FA16D9"/>
    <w:rsid w:val="00FA4E39"/>
    <w:rsid w:val="00FA6340"/>
    <w:rsid w:val="00FA666D"/>
    <w:rsid w:val="00FA77BD"/>
    <w:rsid w:val="00FA7F91"/>
    <w:rsid w:val="00FB00F2"/>
    <w:rsid w:val="00FB0282"/>
    <w:rsid w:val="00FB0AD0"/>
    <w:rsid w:val="00FB0F34"/>
    <w:rsid w:val="00FB1CEC"/>
    <w:rsid w:val="00FB33F3"/>
    <w:rsid w:val="00FB3AAB"/>
    <w:rsid w:val="00FB4215"/>
    <w:rsid w:val="00FB430D"/>
    <w:rsid w:val="00FB43D0"/>
    <w:rsid w:val="00FB4A1E"/>
    <w:rsid w:val="00FB4D3E"/>
    <w:rsid w:val="00FB5B07"/>
    <w:rsid w:val="00FB6995"/>
    <w:rsid w:val="00FB6ECE"/>
    <w:rsid w:val="00FB7170"/>
    <w:rsid w:val="00FB735E"/>
    <w:rsid w:val="00FB781F"/>
    <w:rsid w:val="00FC0818"/>
    <w:rsid w:val="00FC118C"/>
    <w:rsid w:val="00FC1287"/>
    <w:rsid w:val="00FC14F7"/>
    <w:rsid w:val="00FC16CC"/>
    <w:rsid w:val="00FC1B4C"/>
    <w:rsid w:val="00FC28B2"/>
    <w:rsid w:val="00FC4D44"/>
    <w:rsid w:val="00FC65B2"/>
    <w:rsid w:val="00FC71B4"/>
    <w:rsid w:val="00FC77B9"/>
    <w:rsid w:val="00FD13A5"/>
    <w:rsid w:val="00FD1408"/>
    <w:rsid w:val="00FD1B86"/>
    <w:rsid w:val="00FD2430"/>
    <w:rsid w:val="00FD2DEA"/>
    <w:rsid w:val="00FD2E0C"/>
    <w:rsid w:val="00FD2E36"/>
    <w:rsid w:val="00FD31C9"/>
    <w:rsid w:val="00FD5170"/>
    <w:rsid w:val="00FD6495"/>
    <w:rsid w:val="00FD6827"/>
    <w:rsid w:val="00FD79D0"/>
    <w:rsid w:val="00FE0539"/>
    <w:rsid w:val="00FE1792"/>
    <w:rsid w:val="00FE1A51"/>
    <w:rsid w:val="00FE252A"/>
    <w:rsid w:val="00FE25BB"/>
    <w:rsid w:val="00FE2ED3"/>
    <w:rsid w:val="00FE3012"/>
    <w:rsid w:val="00FE4330"/>
    <w:rsid w:val="00FE49FF"/>
    <w:rsid w:val="00FE6450"/>
    <w:rsid w:val="00FF01F4"/>
    <w:rsid w:val="00FF036A"/>
    <w:rsid w:val="00FF0D0A"/>
    <w:rsid w:val="00FF13B2"/>
    <w:rsid w:val="00FF289C"/>
    <w:rsid w:val="00FF4CF1"/>
    <w:rsid w:val="00FF4F0C"/>
    <w:rsid w:val="00FF4F2C"/>
    <w:rsid w:val="00FF5B8D"/>
    <w:rsid w:val="00FF6361"/>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 w:type="character" w:styleId="CommentReference">
    <w:name w:val="annotation reference"/>
    <w:basedOn w:val="DefaultParagraphFont"/>
    <w:uiPriority w:val="99"/>
    <w:semiHidden/>
    <w:unhideWhenUsed/>
    <w:rsid w:val="003E3517"/>
    <w:rPr>
      <w:sz w:val="16"/>
      <w:szCs w:val="16"/>
    </w:rPr>
  </w:style>
  <w:style w:type="paragraph" w:styleId="CommentText">
    <w:name w:val="annotation text"/>
    <w:basedOn w:val="Normal"/>
    <w:link w:val="CommentTextChar"/>
    <w:uiPriority w:val="99"/>
    <w:semiHidden/>
    <w:unhideWhenUsed/>
    <w:rsid w:val="003E3517"/>
    <w:rPr>
      <w:sz w:val="20"/>
      <w:szCs w:val="20"/>
    </w:rPr>
  </w:style>
  <w:style w:type="character" w:customStyle="1" w:styleId="CommentTextChar">
    <w:name w:val="Comment Text Char"/>
    <w:basedOn w:val="DefaultParagraphFont"/>
    <w:link w:val="CommentText"/>
    <w:uiPriority w:val="99"/>
    <w:semiHidden/>
    <w:rsid w:val="003E3517"/>
    <w:rPr>
      <w:sz w:val="20"/>
      <w:szCs w:val="20"/>
    </w:rPr>
  </w:style>
  <w:style w:type="paragraph" w:styleId="CommentSubject">
    <w:name w:val="annotation subject"/>
    <w:basedOn w:val="CommentText"/>
    <w:next w:val="CommentText"/>
    <w:link w:val="CommentSubjectChar"/>
    <w:uiPriority w:val="99"/>
    <w:semiHidden/>
    <w:unhideWhenUsed/>
    <w:rsid w:val="003E3517"/>
    <w:rPr>
      <w:b/>
      <w:bCs/>
    </w:rPr>
  </w:style>
  <w:style w:type="character" w:customStyle="1" w:styleId="CommentSubjectChar">
    <w:name w:val="Comment Subject Char"/>
    <w:basedOn w:val="CommentTextChar"/>
    <w:link w:val="CommentSubject"/>
    <w:uiPriority w:val="99"/>
    <w:semiHidden/>
    <w:rsid w:val="003E3517"/>
    <w:rPr>
      <w:b/>
      <w:bCs/>
      <w:sz w:val="20"/>
      <w:szCs w:val="20"/>
    </w:rPr>
  </w:style>
  <w:style w:type="paragraph" w:styleId="Revision">
    <w:name w:val="Revision"/>
    <w:hidden/>
    <w:uiPriority w:val="99"/>
    <w:semiHidden/>
    <w:rsid w:val="00981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584924733">
      <w:bodyDiv w:val="1"/>
      <w:marLeft w:val="0"/>
      <w:marRight w:val="0"/>
      <w:marTop w:val="0"/>
      <w:marBottom w:val="0"/>
      <w:divBdr>
        <w:top w:val="none" w:sz="0" w:space="0" w:color="auto"/>
        <w:left w:val="none" w:sz="0" w:space="0" w:color="auto"/>
        <w:bottom w:val="none" w:sz="0" w:space="0" w:color="auto"/>
        <w:right w:val="none" w:sz="0" w:space="0" w:color="auto"/>
      </w:divBdr>
      <w:divsChild>
        <w:div w:id="1066876647">
          <w:marLeft w:val="0"/>
          <w:marRight w:val="240"/>
          <w:marTop w:val="0"/>
          <w:marBottom w:val="0"/>
          <w:divBdr>
            <w:top w:val="none" w:sz="0" w:space="0" w:color="auto"/>
            <w:left w:val="none" w:sz="0" w:space="0" w:color="auto"/>
            <w:bottom w:val="none" w:sz="0" w:space="0" w:color="auto"/>
            <w:right w:val="none" w:sz="0" w:space="0" w:color="auto"/>
          </w:divBdr>
          <w:divsChild>
            <w:div w:id="1964386976">
              <w:marLeft w:val="0"/>
              <w:marRight w:val="0"/>
              <w:marTop w:val="0"/>
              <w:marBottom w:val="0"/>
              <w:divBdr>
                <w:top w:val="none" w:sz="0" w:space="0" w:color="auto"/>
                <w:left w:val="none" w:sz="0" w:space="0" w:color="auto"/>
                <w:bottom w:val="none" w:sz="0" w:space="0" w:color="auto"/>
                <w:right w:val="none" w:sz="0" w:space="0" w:color="auto"/>
              </w:divBdr>
              <w:divsChild>
                <w:div w:id="1715887037">
                  <w:marLeft w:val="0"/>
                  <w:marRight w:val="0"/>
                  <w:marTop w:val="0"/>
                  <w:marBottom w:val="0"/>
                  <w:divBdr>
                    <w:top w:val="none" w:sz="0" w:space="0" w:color="auto"/>
                    <w:left w:val="none" w:sz="0" w:space="0" w:color="auto"/>
                    <w:bottom w:val="none" w:sz="0" w:space="0" w:color="auto"/>
                    <w:right w:val="none" w:sz="0" w:space="0" w:color="auto"/>
                  </w:divBdr>
                  <w:divsChild>
                    <w:div w:id="1862236515">
                      <w:marLeft w:val="0"/>
                      <w:marRight w:val="0"/>
                      <w:marTop w:val="0"/>
                      <w:marBottom w:val="0"/>
                      <w:divBdr>
                        <w:top w:val="none" w:sz="0" w:space="0" w:color="auto"/>
                        <w:left w:val="none" w:sz="0" w:space="0" w:color="auto"/>
                        <w:bottom w:val="none" w:sz="0" w:space="0" w:color="auto"/>
                        <w:right w:val="none" w:sz="0" w:space="0" w:color="auto"/>
                      </w:divBdr>
                      <w:divsChild>
                        <w:div w:id="1985112541">
                          <w:marLeft w:val="0"/>
                          <w:marRight w:val="0"/>
                          <w:marTop w:val="0"/>
                          <w:marBottom w:val="0"/>
                          <w:divBdr>
                            <w:top w:val="none" w:sz="0" w:space="0" w:color="auto"/>
                            <w:left w:val="none" w:sz="0" w:space="0" w:color="auto"/>
                            <w:bottom w:val="none" w:sz="0" w:space="0" w:color="auto"/>
                            <w:right w:val="none" w:sz="0" w:space="0" w:color="auto"/>
                          </w:divBdr>
                          <w:divsChild>
                            <w:div w:id="243808363">
                              <w:marLeft w:val="0"/>
                              <w:marRight w:val="0"/>
                              <w:marTop w:val="0"/>
                              <w:marBottom w:val="0"/>
                              <w:divBdr>
                                <w:top w:val="none" w:sz="0" w:space="0" w:color="auto"/>
                                <w:left w:val="none" w:sz="0" w:space="0" w:color="auto"/>
                                <w:bottom w:val="none" w:sz="0" w:space="0" w:color="auto"/>
                                <w:right w:val="none" w:sz="0" w:space="0" w:color="auto"/>
                              </w:divBdr>
                              <w:divsChild>
                                <w:div w:id="5138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5522073">
          <w:marLeft w:val="0"/>
          <w:marRight w:val="0"/>
          <w:marTop w:val="0"/>
          <w:marBottom w:val="0"/>
          <w:divBdr>
            <w:top w:val="none" w:sz="0" w:space="0" w:color="auto"/>
            <w:left w:val="none" w:sz="0" w:space="0" w:color="auto"/>
            <w:bottom w:val="none" w:sz="0" w:space="0" w:color="auto"/>
            <w:right w:val="none" w:sz="0" w:space="0" w:color="auto"/>
          </w:divBdr>
        </w:div>
      </w:divsChild>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951021">
      <w:bodyDiv w:val="1"/>
      <w:marLeft w:val="0"/>
      <w:marRight w:val="0"/>
      <w:marTop w:val="0"/>
      <w:marBottom w:val="0"/>
      <w:divBdr>
        <w:top w:val="none" w:sz="0" w:space="0" w:color="auto"/>
        <w:left w:val="none" w:sz="0" w:space="0" w:color="auto"/>
        <w:bottom w:val="none" w:sz="0" w:space="0" w:color="auto"/>
        <w:right w:val="none" w:sz="0" w:space="0" w:color="auto"/>
      </w:divBdr>
    </w:div>
    <w:div w:id="1110584998">
      <w:bodyDiv w:val="1"/>
      <w:marLeft w:val="0"/>
      <w:marRight w:val="0"/>
      <w:marTop w:val="0"/>
      <w:marBottom w:val="0"/>
      <w:divBdr>
        <w:top w:val="none" w:sz="0" w:space="0" w:color="auto"/>
        <w:left w:val="none" w:sz="0" w:space="0" w:color="auto"/>
        <w:bottom w:val="none" w:sz="0" w:space="0" w:color="auto"/>
        <w:right w:val="none" w:sz="0" w:space="0" w:color="auto"/>
      </w:divBdr>
      <w:divsChild>
        <w:div w:id="1193179938">
          <w:marLeft w:val="0"/>
          <w:marRight w:val="240"/>
          <w:marTop w:val="0"/>
          <w:marBottom w:val="0"/>
          <w:divBdr>
            <w:top w:val="none" w:sz="0" w:space="0" w:color="auto"/>
            <w:left w:val="none" w:sz="0" w:space="0" w:color="auto"/>
            <w:bottom w:val="none" w:sz="0" w:space="0" w:color="auto"/>
            <w:right w:val="none" w:sz="0" w:space="0" w:color="auto"/>
          </w:divBdr>
          <w:divsChild>
            <w:div w:id="1604996016">
              <w:marLeft w:val="0"/>
              <w:marRight w:val="0"/>
              <w:marTop w:val="0"/>
              <w:marBottom w:val="0"/>
              <w:divBdr>
                <w:top w:val="none" w:sz="0" w:space="0" w:color="auto"/>
                <w:left w:val="none" w:sz="0" w:space="0" w:color="auto"/>
                <w:bottom w:val="none" w:sz="0" w:space="0" w:color="auto"/>
                <w:right w:val="none" w:sz="0" w:space="0" w:color="auto"/>
              </w:divBdr>
              <w:divsChild>
                <w:div w:id="994646033">
                  <w:marLeft w:val="0"/>
                  <w:marRight w:val="0"/>
                  <w:marTop w:val="0"/>
                  <w:marBottom w:val="0"/>
                  <w:divBdr>
                    <w:top w:val="none" w:sz="0" w:space="0" w:color="auto"/>
                    <w:left w:val="none" w:sz="0" w:space="0" w:color="auto"/>
                    <w:bottom w:val="none" w:sz="0" w:space="0" w:color="auto"/>
                    <w:right w:val="none" w:sz="0" w:space="0" w:color="auto"/>
                  </w:divBdr>
                  <w:divsChild>
                    <w:div w:id="1286809744">
                      <w:marLeft w:val="0"/>
                      <w:marRight w:val="0"/>
                      <w:marTop w:val="0"/>
                      <w:marBottom w:val="0"/>
                      <w:divBdr>
                        <w:top w:val="none" w:sz="0" w:space="0" w:color="auto"/>
                        <w:left w:val="none" w:sz="0" w:space="0" w:color="auto"/>
                        <w:bottom w:val="none" w:sz="0" w:space="0" w:color="auto"/>
                        <w:right w:val="none" w:sz="0" w:space="0" w:color="auto"/>
                      </w:divBdr>
                      <w:divsChild>
                        <w:div w:id="1507936947">
                          <w:marLeft w:val="0"/>
                          <w:marRight w:val="0"/>
                          <w:marTop w:val="0"/>
                          <w:marBottom w:val="0"/>
                          <w:divBdr>
                            <w:top w:val="none" w:sz="0" w:space="0" w:color="auto"/>
                            <w:left w:val="none" w:sz="0" w:space="0" w:color="auto"/>
                            <w:bottom w:val="none" w:sz="0" w:space="0" w:color="auto"/>
                            <w:right w:val="none" w:sz="0" w:space="0" w:color="auto"/>
                          </w:divBdr>
                          <w:divsChild>
                            <w:div w:id="1391463053">
                              <w:marLeft w:val="0"/>
                              <w:marRight w:val="0"/>
                              <w:marTop w:val="0"/>
                              <w:marBottom w:val="0"/>
                              <w:divBdr>
                                <w:top w:val="none" w:sz="0" w:space="0" w:color="auto"/>
                                <w:left w:val="none" w:sz="0" w:space="0" w:color="auto"/>
                                <w:bottom w:val="none" w:sz="0" w:space="0" w:color="auto"/>
                                <w:right w:val="none" w:sz="0" w:space="0" w:color="auto"/>
                              </w:divBdr>
                              <w:divsChild>
                                <w:div w:id="166069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712794">
          <w:marLeft w:val="0"/>
          <w:marRight w:val="0"/>
          <w:marTop w:val="0"/>
          <w:marBottom w:val="0"/>
          <w:divBdr>
            <w:top w:val="none" w:sz="0" w:space="0" w:color="auto"/>
            <w:left w:val="none" w:sz="0" w:space="0" w:color="auto"/>
            <w:bottom w:val="none" w:sz="0" w:space="0" w:color="auto"/>
            <w:right w:val="none" w:sz="0" w:space="0" w:color="auto"/>
          </w:divBdr>
        </w:div>
      </w:divsChild>
    </w:div>
    <w:div w:id="1129393964">
      <w:bodyDiv w:val="1"/>
      <w:marLeft w:val="0"/>
      <w:marRight w:val="0"/>
      <w:marTop w:val="0"/>
      <w:marBottom w:val="0"/>
      <w:divBdr>
        <w:top w:val="none" w:sz="0" w:space="0" w:color="auto"/>
        <w:left w:val="none" w:sz="0" w:space="0" w:color="auto"/>
        <w:bottom w:val="none" w:sz="0" w:space="0" w:color="auto"/>
        <w:right w:val="none" w:sz="0" w:space="0" w:color="auto"/>
      </w:divBdr>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386441879">
      <w:bodyDiv w:val="1"/>
      <w:marLeft w:val="0"/>
      <w:marRight w:val="0"/>
      <w:marTop w:val="0"/>
      <w:marBottom w:val="0"/>
      <w:divBdr>
        <w:top w:val="none" w:sz="0" w:space="0" w:color="auto"/>
        <w:left w:val="none" w:sz="0" w:space="0" w:color="auto"/>
        <w:bottom w:val="none" w:sz="0" w:space="0" w:color="auto"/>
        <w:right w:val="none" w:sz="0" w:space="0" w:color="auto"/>
      </w:divBdr>
      <w:divsChild>
        <w:div w:id="518354338">
          <w:marLeft w:val="0"/>
          <w:marRight w:val="240"/>
          <w:marTop w:val="0"/>
          <w:marBottom w:val="0"/>
          <w:divBdr>
            <w:top w:val="none" w:sz="0" w:space="0" w:color="auto"/>
            <w:left w:val="none" w:sz="0" w:space="0" w:color="auto"/>
            <w:bottom w:val="none" w:sz="0" w:space="0" w:color="auto"/>
            <w:right w:val="none" w:sz="0" w:space="0" w:color="auto"/>
          </w:divBdr>
          <w:divsChild>
            <w:div w:id="2115005979">
              <w:marLeft w:val="0"/>
              <w:marRight w:val="0"/>
              <w:marTop w:val="0"/>
              <w:marBottom w:val="0"/>
              <w:divBdr>
                <w:top w:val="none" w:sz="0" w:space="0" w:color="auto"/>
                <w:left w:val="none" w:sz="0" w:space="0" w:color="auto"/>
                <w:bottom w:val="none" w:sz="0" w:space="0" w:color="auto"/>
                <w:right w:val="none" w:sz="0" w:space="0" w:color="auto"/>
              </w:divBdr>
              <w:divsChild>
                <w:div w:id="277218528">
                  <w:marLeft w:val="0"/>
                  <w:marRight w:val="0"/>
                  <w:marTop w:val="0"/>
                  <w:marBottom w:val="0"/>
                  <w:divBdr>
                    <w:top w:val="none" w:sz="0" w:space="0" w:color="auto"/>
                    <w:left w:val="none" w:sz="0" w:space="0" w:color="auto"/>
                    <w:bottom w:val="none" w:sz="0" w:space="0" w:color="auto"/>
                    <w:right w:val="none" w:sz="0" w:space="0" w:color="auto"/>
                  </w:divBdr>
                  <w:divsChild>
                    <w:div w:id="1111318105">
                      <w:marLeft w:val="0"/>
                      <w:marRight w:val="0"/>
                      <w:marTop w:val="0"/>
                      <w:marBottom w:val="0"/>
                      <w:divBdr>
                        <w:top w:val="none" w:sz="0" w:space="0" w:color="auto"/>
                        <w:left w:val="none" w:sz="0" w:space="0" w:color="auto"/>
                        <w:bottom w:val="none" w:sz="0" w:space="0" w:color="auto"/>
                        <w:right w:val="none" w:sz="0" w:space="0" w:color="auto"/>
                      </w:divBdr>
                      <w:divsChild>
                        <w:div w:id="1234970004">
                          <w:marLeft w:val="0"/>
                          <w:marRight w:val="0"/>
                          <w:marTop w:val="0"/>
                          <w:marBottom w:val="0"/>
                          <w:divBdr>
                            <w:top w:val="none" w:sz="0" w:space="0" w:color="auto"/>
                            <w:left w:val="none" w:sz="0" w:space="0" w:color="auto"/>
                            <w:bottom w:val="none" w:sz="0" w:space="0" w:color="auto"/>
                            <w:right w:val="none" w:sz="0" w:space="0" w:color="auto"/>
                          </w:divBdr>
                          <w:divsChild>
                            <w:div w:id="1290279289">
                              <w:marLeft w:val="0"/>
                              <w:marRight w:val="0"/>
                              <w:marTop w:val="0"/>
                              <w:marBottom w:val="0"/>
                              <w:divBdr>
                                <w:top w:val="none" w:sz="0" w:space="0" w:color="auto"/>
                                <w:left w:val="none" w:sz="0" w:space="0" w:color="auto"/>
                                <w:bottom w:val="none" w:sz="0" w:space="0" w:color="auto"/>
                                <w:right w:val="none" w:sz="0" w:space="0" w:color="auto"/>
                              </w:divBdr>
                              <w:divsChild>
                                <w:div w:id="47141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6876530">
          <w:marLeft w:val="0"/>
          <w:marRight w:val="0"/>
          <w:marTop w:val="0"/>
          <w:marBottom w:val="0"/>
          <w:divBdr>
            <w:top w:val="none" w:sz="0" w:space="0" w:color="auto"/>
            <w:left w:val="none" w:sz="0" w:space="0" w:color="auto"/>
            <w:bottom w:val="none" w:sz="0" w:space="0" w:color="auto"/>
            <w:right w:val="none" w:sz="0" w:space="0" w:color="auto"/>
          </w:divBdr>
        </w:div>
      </w:divsChild>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138270">
      <w:bodyDiv w:val="1"/>
      <w:marLeft w:val="0"/>
      <w:marRight w:val="0"/>
      <w:marTop w:val="0"/>
      <w:marBottom w:val="0"/>
      <w:divBdr>
        <w:top w:val="none" w:sz="0" w:space="0" w:color="auto"/>
        <w:left w:val="none" w:sz="0" w:space="0" w:color="auto"/>
        <w:bottom w:val="none" w:sz="0" w:space="0" w:color="auto"/>
        <w:right w:val="none" w:sz="0" w:space="0" w:color="auto"/>
      </w:divBdr>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453587">
      <w:bodyDiv w:val="1"/>
      <w:marLeft w:val="0"/>
      <w:marRight w:val="0"/>
      <w:marTop w:val="0"/>
      <w:marBottom w:val="0"/>
      <w:divBdr>
        <w:top w:val="none" w:sz="0" w:space="0" w:color="auto"/>
        <w:left w:val="none" w:sz="0" w:space="0" w:color="auto"/>
        <w:bottom w:val="none" w:sz="0" w:space="0" w:color="auto"/>
        <w:right w:val="none" w:sz="0" w:space="0" w:color="auto"/>
      </w:divBdr>
    </w:div>
    <w:div w:id="2133279110">
      <w:bodyDiv w:val="1"/>
      <w:marLeft w:val="0"/>
      <w:marRight w:val="0"/>
      <w:marTop w:val="0"/>
      <w:marBottom w:val="0"/>
      <w:divBdr>
        <w:top w:val="none" w:sz="0" w:space="0" w:color="auto"/>
        <w:left w:val="none" w:sz="0" w:space="0" w:color="auto"/>
        <w:bottom w:val="none" w:sz="0" w:space="0" w:color="auto"/>
        <w:right w:val="none" w:sz="0" w:space="0" w:color="auto"/>
      </w:divBdr>
      <w:divsChild>
        <w:div w:id="1754037862">
          <w:marLeft w:val="0"/>
          <w:marRight w:val="240"/>
          <w:marTop w:val="0"/>
          <w:marBottom w:val="0"/>
          <w:divBdr>
            <w:top w:val="none" w:sz="0" w:space="0" w:color="auto"/>
            <w:left w:val="none" w:sz="0" w:space="0" w:color="auto"/>
            <w:bottom w:val="none" w:sz="0" w:space="0" w:color="auto"/>
            <w:right w:val="none" w:sz="0" w:space="0" w:color="auto"/>
          </w:divBdr>
          <w:divsChild>
            <w:div w:id="2017809356">
              <w:marLeft w:val="0"/>
              <w:marRight w:val="0"/>
              <w:marTop w:val="0"/>
              <w:marBottom w:val="0"/>
              <w:divBdr>
                <w:top w:val="none" w:sz="0" w:space="0" w:color="auto"/>
                <w:left w:val="none" w:sz="0" w:space="0" w:color="auto"/>
                <w:bottom w:val="none" w:sz="0" w:space="0" w:color="auto"/>
                <w:right w:val="none" w:sz="0" w:space="0" w:color="auto"/>
              </w:divBdr>
              <w:divsChild>
                <w:div w:id="1794784263">
                  <w:marLeft w:val="0"/>
                  <w:marRight w:val="0"/>
                  <w:marTop w:val="0"/>
                  <w:marBottom w:val="0"/>
                  <w:divBdr>
                    <w:top w:val="none" w:sz="0" w:space="0" w:color="auto"/>
                    <w:left w:val="none" w:sz="0" w:space="0" w:color="auto"/>
                    <w:bottom w:val="none" w:sz="0" w:space="0" w:color="auto"/>
                    <w:right w:val="none" w:sz="0" w:space="0" w:color="auto"/>
                  </w:divBdr>
                  <w:divsChild>
                    <w:div w:id="1410418439">
                      <w:marLeft w:val="0"/>
                      <w:marRight w:val="0"/>
                      <w:marTop w:val="0"/>
                      <w:marBottom w:val="0"/>
                      <w:divBdr>
                        <w:top w:val="none" w:sz="0" w:space="0" w:color="auto"/>
                        <w:left w:val="none" w:sz="0" w:space="0" w:color="auto"/>
                        <w:bottom w:val="none" w:sz="0" w:space="0" w:color="auto"/>
                        <w:right w:val="none" w:sz="0" w:space="0" w:color="auto"/>
                      </w:divBdr>
                      <w:divsChild>
                        <w:div w:id="658004146">
                          <w:marLeft w:val="0"/>
                          <w:marRight w:val="0"/>
                          <w:marTop w:val="0"/>
                          <w:marBottom w:val="0"/>
                          <w:divBdr>
                            <w:top w:val="none" w:sz="0" w:space="0" w:color="auto"/>
                            <w:left w:val="none" w:sz="0" w:space="0" w:color="auto"/>
                            <w:bottom w:val="none" w:sz="0" w:space="0" w:color="auto"/>
                            <w:right w:val="none" w:sz="0" w:space="0" w:color="auto"/>
                          </w:divBdr>
                          <w:divsChild>
                            <w:div w:id="270357658">
                              <w:marLeft w:val="0"/>
                              <w:marRight w:val="0"/>
                              <w:marTop w:val="0"/>
                              <w:marBottom w:val="0"/>
                              <w:divBdr>
                                <w:top w:val="none" w:sz="0" w:space="0" w:color="auto"/>
                                <w:left w:val="none" w:sz="0" w:space="0" w:color="auto"/>
                                <w:bottom w:val="none" w:sz="0" w:space="0" w:color="auto"/>
                                <w:right w:val="none" w:sz="0" w:space="0" w:color="auto"/>
                              </w:divBdr>
                              <w:divsChild>
                                <w:div w:id="37862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278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0</Pages>
  <Words>8001</Words>
  <Characters>4560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50</cp:revision>
  <dcterms:created xsi:type="dcterms:W3CDTF">2024-01-18T19:25:00Z</dcterms:created>
  <dcterms:modified xsi:type="dcterms:W3CDTF">2024-01-20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